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Pr="00D91213" w:rsidRDefault="004B78CE" w:rsidP="009B5C8D">
      <w:pPr>
        <w:jc w:val="center"/>
        <w:rPr>
          <w:b/>
          <w:sz w:val="42"/>
          <w:szCs w:val="42"/>
        </w:rPr>
      </w:pPr>
    </w:p>
    <w:p w14:paraId="7D761E42" w14:textId="3EDF9085" w:rsidR="004B78CE" w:rsidRPr="00D91213" w:rsidRDefault="007A1925" w:rsidP="00267251">
      <w:pPr>
        <w:jc w:val="center"/>
        <w:rPr>
          <w:b/>
          <w:sz w:val="42"/>
          <w:szCs w:val="42"/>
        </w:rPr>
      </w:pPr>
      <w:r w:rsidRPr="00D91213">
        <w:rPr>
          <w:b/>
          <w:sz w:val="42"/>
          <w:szCs w:val="42"/>
        </w:rPr>
        <w:t>GeoCrawler:</w:t>
      </w:r>
      <w:r w:rsidR="00DB34F7" w:rsidRPr="00D91213">
        <w:rPr>
          <w:b/>
          <w:sz w:val="42"/>
          <w:szCs w:val="42"/>
        </w:rPr>
        <w:t xml:space="preserve"> </w:t>
      </w:r>
      <w:r w:rsidR="00582DF3" w:rsidRPr="00D91213">
        <w:rPr>
          <w:b/>
          <w:sz w:val="42"/>
          <w:szCs w:val="42"/>
        </w:rPr>
        <w:t>sistema de crawler web enfocado al descubrimiento de información geográfica</w:t>
      </w:r>
    </w:p>
    <w:p w14:paraId="21B80B32" w14:textId="6C9C86AF" w:rsidR="00267251" w:rsidRPr="00D91213" w:rsidRDefault="00267251" w:rsidP="009B5C8D">
      <w:pPr>
        <w:jc w:val="center"/>
        <w:rPr>
          <w:b/>
          <w:sz w:val="42"/>
          <w:szCs w:val="42"/>
        </w:rPr>
      </w:pPr>
    </w:p>
    <w:p w14:paraId="4BE7D5A5" w14:textId="10C23E7B" w:rsidR="00267251" w:rsidRPr="00D91213" w:rsidRDefault="00D91213" w:rsidP="009B5C8D">
      <w:pPr>
        <w:jc w:val="center"/>
        <w:rPr>
          <w:b/>
          <w:sz w:val="42"/>
          <w:szCs w:val="42"/>
          <w:lang w:val="en-US"/>
        </w:rPr>
      </w:pPr>
      <w:r>
        <w:rPr>
          <w:rFonts w:cs="Arial"/>
          <w:b/>
          <w:sz w:val="42"/>
          <w:szCs w:val="42"/>
          <w:shd w:val="clear" w:color="auto" w:fill="FFFFFF"/>
          <w:lang w:val="en-US"/>
        </w:rPr>
        <w:t>GeoCrawler: w</w:t>
      </w:r>
      <w:r w:rsidR="00267251" w:rsidRPr="00D91213">
        <w:rPr>
          <w:rFonts w:cs="Arial"/>
          <w:b/>
          <w:sz w:val="42"/>
          <w:szCs w:val="42"/>
          <w:shd w:val="clear" w:color="auto" w:fill="FFFFFF"/>
          <w:lang w:val="en-US"/>
        </w:rPr>
        <w:t>eb crawler system focused on geographic data retrieval</w:t>
      </w:r>
    </w:p>
    <w:p w14:paraId="6CAAC04A" w14:textId="77777777" w:rsidR="004B78CE" w:rsidRPr="00267251" w:rsidRDefault="004B78CE" w:rsidP="00267251">
      <w:pPr>
        <w:spacing w:before="0" w:after="0"/>
        <w:rPr>
          <w:sz w:val="18"/>
          <w:szCs w:val="18"/>
          <w:lang w:val="en-US"/>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Shark-Search.</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r>
        <w:rPr>
          <w:i/>
        </w:rPr>
        <w:t>big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commentRangeStart w:id="0" w:displacedByCustomXml="prev"/>
        <w:p w14:paraId="6422E109" w14:textId="2C30AE16" w:rsidR="0013575C" w:rsidRDefault="0013575C">
          <w:pPr>
            <w:pStyle w:val="TtuloTDC"/>
          </w:pPr>
          <w:r>
            <w:t>Contenido</w:t>
          </w:r>
          <w:commentRangeEnd w:id="0"/>
          <w:r w:rsidR="00B464BD">
            <w:rPr>
              <w:rStyle w:val="Refdecomentario"/>
              <w:rFonts w:eastAsia="MS Mincho"/>
              <w:color w:val="auto"/>
              <w:lang w:val="es-ES_tradnl" w:eastAsia="es-ES_tradnl"/>
            </w:rPr>
            <w:commentReference w:id="0"/>
          </w:r>
        </w:p>
        <w:p w14:paraId="6F394CA6" w14:textId="75355694" w:rsidR="000042C1" w:rsidRDefault="0013575C">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hyperlink w:anchor="_Toc454137049" w:history="1">
            <w:r w:rsidR="000042C1" w:rsidRPr="00B362B8">
              <w:rPr>
                <w:rStyle w:val="Hipervnculo"/>
                <w:noProof/>
              </w:rPr>
              <w:t>Tabla de figuras</w:t>
            </w:r>
            <w:r w:rsidR="000042C1">
              <w:rPr>
                <w:noProof/>
                <w:webHidden/>
              </w:rPr>
              <w:tab/>
            </w:r>
            <w:r w:rsidR="000042C1">
              <w:rPr>
                <w:noProof/>
                <w:webHidden/>
              </w:rPr>
              <w:fldChar w:fldCharType="begin"/>
            </w:r>
            <w:r w:rsidR="000042C1">
              <w:rPr>
                <w:noProof/>
                <w:webHidden/>
              </w:rPr>
              <w:instrText xml:space="preserve"> PAGEREF _Toc454137049 \h </w:instrText>
            </w:r>
            <w:r w:rsidR="000042C1">
              <w:rPr>
                <w:noProof/>
                <w:webHidden/>
              </w:rPr>
            </w:r>
            <w:r w:rsidR="000042C1">
              <w:rPr>
                <w:noProof/>
                <w:webHidden/>
              </w:rPr>
              <w:fldChar w:fldCharType="separate"/>
            </w:r>
            <w:r w:rsidR="00020F6A">
              <w:rPr>
                <w:noProof/>
                <w:webHidden/>
              </w:rPr>
              <w:t>5</w:t>
            </w:r>
            <w:r w:rsidR="000042C1">
              <w:rPr>
                <w:noProof/>
                <w:webHidden/>
              </w:rPr>
              <w:fldChar w:fldCharType="end"/>
            </w:r>
          </w:hyperlink>
        </w:p>
        <w:p w14:paraId="043E600A" w14:textId="3AF2EF80" w:rsidR="000042C1" w:rsidRDefault="0002306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50" w:history="1">
            <w:r w:rsidR="000042C1" w:rsidRPr="00B362B8">
              <w:rPr>
                <w:rStyle w:val="Hipervnculo"/>
                <w:noProof/>
              </w:rPr>
              <w:t>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Introducción</w:t>
            </w:r>
            <w:r w:rsidR="000042C1">
              <w:rPr>
                <w:noProof/>
                <w:webHidden/>
              </w:rPr>
              <w:tab/>
            </w:r>
            <w:r w:rsidR="000042C1">
              <w:rPr>
                <w:noProof/>
                <w:webHidden/>
              </w:rPr>
              <w:fldChar w:fldCharType="begin"/>
            </w:r>
            <w:r w:rsidR="000042C1">
              <w:rPr>
                <w:noProof/>
                <w:webHidden/>
              </w:rPr>
              <w:instrText xml:space="preserve"> PAGEREF _Toc454137050 \h </w:instrText>
            </w:r>
            <w:r w:rsidR="000042C1">
              <w:rPr>
                <w:noProof/>
                <w:webHidden/>
              </w:rPr>
            </w:r>
            <w:r w:rsidR="000042C1">
              <w:rPr>
                <w:noProof/>
                <w:webHidden/>
              </w:rPr>
              <w:fldChar w:fldCharType="separate"/>
            </w:r>
            <w:r w:rsidR="00020F6A">
              <w:rPr>
                <w:noProof/>
                <w:webHidden/>
              </w:rPr>
              <w:t>6</w:t>
            </w:r>
            <w:r w:rsidR="000042C1">
              <w:rPr>
                <w:noProof/>
                <w:webHidden/>
              </w:rPr>
              <w:fldChar w:fldCharType="end"/>
            </w:r>
          </w:hyperlink>
        </w:p>
        <w:p w14:paraId="67F70A1D" w14:textId="2937A023"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1" w:history="1">
            <w:r w:rsidR="000042C1" w:rsidRPr="00B362B8">
              <w:rPr>
                <w:rStyle w:val="Hipervnculo"/>
                <w:noProof/>
              </w:rPr>
              <w:t>1.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Objetivo</w:t>
            </w:r>
            <w:r w:rsidR="000042C1">
              <w:rPr>
                <w:noProof/>
                <w:webHidden/>
              </w:rPr>
              <w:tab/>
            </w:r>
            <w:r w:rsidR="000042C1">
              <w:rPr>
                <w:noProof/>
                <w:webHidden/>
              </w:rPr>
              <w:fldChar w:fldCharType="begin"/>
            </w:r>
            <w:r w:rsidR="000042C1">
              <w:rPr>
                <w:noProof/>
                <w:webHidden/>
              </w:rPr>
              <w:instrText xml:space="preserve"> PAGEREF _Toc454137051 \h </w:instrText>
            </w:r>
            <w:r w:rsidR="000042C1">
              <w:rPr>
                <w:noProof/>
                <w:webHidden/>
              </w:rPr>
            </w:r>
            <w:r w:rsidR="000042C1">
              <w:rPr>
                <w:noProof/>
                <w:webHidden/>
              </w:rPr>
              <w:fldChar w:fldCharType="separate"/>
            </w:r>
            <w:r w:rsidR="00020F6A">
              <w:rPr>
                <w:noProof/>
                <w:webHidden/>
              </w:rPr>
              <w:t>6</w:t>
            </w:r>
            <w:r w:rsidR="000042C1">
              <w:rPr>
                <w:noProof/>
                <w:webHidden/>
              </w:rPr>
              <w:fldChar w:fldCharType="end"/>
            </w:r>
          </w:hyperlink>
        </w:p>
        <w:p w14:paraId="0B4BFA5E" w14:textId="69238A08"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2" w:history="1">
            <w:r w:rsidR="000042C1" w:rsidRPr="00B362B8">
              <w:rPr>
                <w:rStyle w:val="Hipervnculo"/>
                <w:noProof/>
              </w:rPr>
              <w:t>1.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Resolución del problema</w:t>
            </w:r>
            <w:r w:rsidR="000042C1">
              <w:rPr>
                <w:noProof/>
                <w:webHidden/>
              </w:rPr>
              <w:tab/>
            </w:r>
            <w:r w:rsidR="000042C1">
              <w:rPr>
                <w:noProof/>
                <w:webHidden/>
              </w:rPr>
              <w:fldChar w:fldCharType="begin"/>
            </w:r>
            <w:r w:rsidR="000042C1">
              <w:rPr>
                <w:noProof/>
                <w:webHidden/>
              </w:rPr>
              <w:instrText xml:space="preserve"> PAGEREF _Toc454137052 \h </w:instrText>
            </w:r>
            <w:r w:rsidR="000042C1">
              <w:rPr>
                <w:noProof/>
                <w:webHidden/>
              </w:rPr>
            </w:r>
            <w:r w:rsidR="000042C1">
              <w:rPr>
                <w:noProof/>
                <w:webHidden/>
              </w:rPr>
              <w:fldChar w:fldCharType="separate"/>
            </w:r>
            <w:r w:rsidR="00020F6A">
              <w:rPr>
                <w:noProof/>
                <w:webHidden/>
              </w:rPr>
              <w:t>6</w:t>
            </w:r>
            <w:r w:rsidR="000042C1">
              <w:rPr>
                <w:noProof/>
                <w:webHidden/>
              </w:rPr>
              <w:fldChar w:fldCharType="end"/>
            </w:r>
          </w:hyperlink>
        </w:p>
        <w:p w14:paraId="7CD096FA" w14:textId="45ACBD5C"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3" w:history="1">
            <w:r w:rsidR="000042C1" w:rsidRPr="00B362B8">
              <w:rPr>
                <w:rStyle w:val="Hipervnculo"/>
                <w:noProof/>
              </w:rPr>
              <w:t>1.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Estructura de la memoria</w:t>
            </w:r>
            <w:r w:rsidR="000042C1">
              <w:rPr>
                <w:noProof/>
                <w:webHidden/>
              </w:rPr>
              <w:tab/>
            </w:r>
            <w:r w:rsidR="000042C1">
              <w:rPr>
                <w:noProof/>
                <w:webHidden/>
              </w:rPr>
              <w:fldChar w:fldCharType="begin"/>
            </w:r>
            <w:r w:rsidR="000042C1">
              <w:rPr>
                <w:noProof/>
                <w:webHidden/>
              </w:rPr>
              <w:instrText xml:space="preserve"> PAGEREF _Toc454137053 \h </w:instrText>
            </w:r>
            <w:r w:rsidR="000042C1">
              <w:rPr>
                <w:noProof/>
                <w:webHidden/>
              </w:rPr>
            </w:r>
            <w:r w:rsidR="000042C1">
              <w:rPr>
                <w:noProof/>
                <w:webHidden/>
              </w:rPr>
              <w:fldChar w:fldCharType="separate"/>
            </w:r>
            <w:r w:rsidR="00020F6A">
              <w:rPr>
                <w:noProof/>
                <w:webHidden/>
              </w:rPr>
              <w:t>6</w:t>
            </w:r>
            <w:r w:rsidR="000042C1">
              <w:rPr>
                <w:noProof/>
                <w:webHidden/>
              </w:rPr>
              <w:fldChar w:fldCharType="end"/>
            </w:r>
          </w:hyperlink>
        </w:p>
        <w:p w14:paraId="693CE2D0" w14:textId="26BADC8A" w:rsidR="000042C1" w:rsidRDefault="0002306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54" w:history="1">
            <w:r w:rsidR="000042C1" w:rsidRPr="00B362B8">
              <w:rPr>
                <w:rStyle w:val="Hipervnculo"/>
                <w:noProof/>
              </w:rPr>
              <w:t>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rawlers</w:t>
            </w:r>
            <w:r w:rsidR="000042C1">
              <w:rPr>
                <w:noProof/>
                <w:webHidden/>
              </w:rPr>
              <w:tab/>
            </w:r>
            <w:r w:rsidR="000042C1">
              <w:rPr>
                <w:noProof/>
                <w:webHidden/>
              </w:rPr>
              <w:fldChar w:fldCharType="begin"/>
            </w:r>
            <w:r w:rsidR="000042C1">
              <w:rPr>
                <w:noProof/>
                <w:webHidden/>
              </w:rPr>
              <w:instrText xml:space="preserve"> PAGEREF _Toc454137054 \h </w:instrText>
            </w:r>
            <w:r w:rsidR="000042C1">
              <w:rPr>
                <w:noProof/>
                <w:webHidden/>
              </w:rPr>
            </w:r>
            <w:r w:rsidR="000042C1">
              <w:rPr>
                <w:noProof/>
                <w:webHidden/>
              </w:rPr>
              <w:fldChar w:fldCharType="separate"/>
            </w:r>
            <w:r w:rsidR="00020F6A">
              <w:rPr>
                <w:noProof/>
                <w:webHidden/>
              </w:rPr>
              <w:t>8</w:t>
            </w:r>
            <w:r w:rsidR="000042C1">
              <w:rPr>
                <w:noProof/>
                <w:webHidden/>
              </w:rPr>
              <w:fldChar w:fldCharType="end"/>
            </w:r>
          </w:hyperlink>
        </w:p>
        <w:p w14:paraId="5FD63847" w14:textId="701A19CF"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5" w:history="1">
            <w:r w:rsidR="000042C1" w:rsidRPr="00B362B8">
              <w:rPr>
                <w:rStyle w:val="Hipervnculo"/>
                <w:noProof/>
              </w:rPr>
              <w:t>2.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rawlers genéricos</w:t>
            </w:r>
            <w:r w:rsidR="000042C1">
              <w:rPr>
                <w:noProof/>
                <w:webHidden/>
              </w:rPr>
              <w:tab/>
            </w:r>
            <w:r w:rsidR="000042C1">
              <w:rPr>
                <w:noProof/>
                <w:webHidden/>
              </w:rPr>
              <w:fldChar w:fldCharType="begin"/>
            </w:r>
            <w:r w:rsidR="000042C1">
              <w:rPr>
                <w:noProof/>
                <w:webHidden/>
              </w:rPr>
              <w:instrText xml:space="preserve"> PAGEREF _Toc454137055 \h </w:instrText>
            </w:r>
            <w:r w:rsidR="000042C1">
              <w:rPr>
                <w:noProof/>
                <w:webHidden/>
              </w:rPr>
            </w:r>
            <w:r w:rsidR="000042C1">
              <w:rPr>
                <w:noProof/>
                <w:webHidden/>
              </w:rPr>
              <w:fldChar w:fldCharType="separate"/>
            </w:r>
            <w:r w:rsidR="00020F6A">
              <w:rPr>
                <w:noProof/>
                <w:webHidden/>
              </w:rPr>
              <w:t>8</w:t>
            </w:r>
            <w:r w:rsidR="000042C1">
              <w:rPr>
                <w:noProof/>
                <w:webHidden/>
              </w:rPr>
              <w:fldChar w:fldCharType="end"/>
            </w:r>
          </w:hyperlink>
        </w:p>
        <w:p w14:paraId="3839D928" w14:textId="71E79D4E"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6" w:history="1">
            <w:r w:rsidR="000042C1" w:rsidRPr="00B362B8">
              <w:rPr>
                <w:rStyle w:val="Hipervnculo"/>
                <w:noProof/>
              </w:rPr>
              <w:t>2.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rawlers enfocados</w:t>
            </w:r>
            <w:r w:rsidR="000042C1">
              <w:rPr>
                <w:noProof/>
                <w:webHidden/>
              </w:rPr>
              <w:tab/>
            </w:r>
            <w:r w:rsidR="000042C1">
              <w:rPr>
                <w:noProof/>
                <w:webHidden/>
              </w:rPr>
              <w:fldChar w:fldCharType="begin"/>
            </w:r>
            <w:r w:rsidR="000042C1">
              <w:rPr>
                <w:noProof/>
                <w:webHidden/>
              </w:rPr>
              <w:instrText xml:space="preserve"> PAGEREF _Toc454137056 \h </w:instrText>
            </w:r>
            <w:r w:rsidR="000042C1">
              <w:rPr>
                <w:noProof/>
                <w:webHidden/>
              </w:rPr>
            </w:r>
            <w:r w:rsidR="000042C1">
              <w:rPr>
                <w:noProof/>
                <w:webHidden/>
              </w:rPr>
              <w:fldChar w:fldCharType="separate"/>
            </w:r>
            <w:r w:rsidR="00020F6A">
              <w:rPr>
                <w:noProof/>
                <w:webHidden/>
              </w:rPr>
              <w:t>8</w:t>
            </w:r>
            <w:r w:rsidR="000042C1">
              <w:rPr>
                <w:noProof/>
                <w:webHidden/>
              </w:rPr>
              <w:fldChar w:fldCharType="end"/>
            </w:r>
          </w:hyperlink>
        </w:p>
        <w:p w14:paraId="1E4C9373" w14:textId="2AF777BF"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7" w:history="1">
            <w:r w:rsidR="000042C1" w:rsidRPr="00B362B8">
              <w:rPr>
                <w:rStyle w:val="Hipervnculo"/>
                <w:noProof/>
              </w:rPr>
              <w:t>2.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Funcionamiento de un crawler</w:t>
            </w:r>
            <w:r w:rsidR="000042C1">
              <w:rPr>
                <w:noProof/>
                <w:webHidden/>
              </w:rPr>
              <w:tab/>
            </w:r>
            <w:r w:rsidR="000042C1">
              <w:rPr>
                <w:noProof/>
                <w:webHidden/>
              </w:rPr>
              <w:fldChar w:fldCharType="begin"/>
            </w:r>
            <w:r w:rsidR="000042C1">
              <w:rPr>
                <w:noProof/>
                <w:webHidden/>
              </w:rPr>
              <w:instrText xml:space="preserve"> PAGEREF _Toc454137057 \h </w:instrText>
            </w:r>
            <w:r w:rsidR="000042C1">
              <w:rPr>
                <w:noProof/>
                <w:webHidden/>
              </w:rPr>
            </w:r>
            <w:r w:rsidR="000042C1">
              <w:rPr>
                <w:noProof/>
                <w:webHidden/>
              </w:rPr>
              <w:fldChar w:fldCharType="separate"/>
            </w:r>
            <w:r w:rsidR="00020F6A">
              <w:rPr>
                <w:noProof/>
                <w:webHidden/>
              </w:rPr>
              <w:t>9</w:t>
            </w:r>
            <w:r w:rsidR="000042C1">
              <w:rPr>
                <w:noProof/>
                <w:webHidden/>
              </w:rPr>
              <w:fldChar w:fldCharType="end"/>
            </w:r>
          </w:hyperlink>
        </w:p>
        <w:p w14:paraId="7AC153ED" w14:textId="54F13888"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8" w:history="1">
            <w:r w:rsidR="000042C1" w:rsidRPr="00B362B8">
              <w:rPr>
                <w:rStyle w:val="Hipervnculo"/>
                <w:noProof/>
              </w:rPr>
              <w:t>2.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Educación</w:t>
            </w:r>
            <w:r w:rsidR="000042C1">
              <w:rPr>
                <w:noProof/>
                <w:webHidden/>
              </w:rPr>
              <w:tab/>
            </w:r>
            <w:r w:rsidR="000042C1">
              <w:rPr>
                <w:noProof/>
                <w:webHidden/>
              </w:rPr>
              <w:fldChar w:fldCharType="begin"/>
            </w:r>
            <w:r w:rsidR="000042C1">
              <w:rPr>
                <w:noProof/>
                <w:webHidden/>
              </w:rPr>
              <w:instrText xml:space="preserve"> PAGEREF _Toc454137058 \h </w:instrText>
            </w:r>
            <w:r w:rsidR="000042C1">
              <w:rPr>
                <w:noProof/>
                <w:webHidden/>
              </w:rPr>
            </w:r>
            <w:r w:rsidR="000042C1">
              <w:rPr>
                <w:noProof/>
                <w:webHidden/>
              </w:rPr>
              <w:fldChar w:fldCharType="separate"/>
            </w:r>
            <w:r w:rsidR="00020F6A">
              <w:rPr>
                <w:noProof/>
                <w:webHidden/>
              </w:rPr>
              <w:t>11</w:t>
            </w:r>
            <w:r w:rsidR="000042C1">
              <w:rPr>
                <w:noProof/>
                <w:webHidden/>
              </w:rPr>
              <w:fldChar w:fldCharType="end"/>
            </w:r>
          </w:hyperlink>
        </w:p>
        <w:p w14:paraId="65BDB14B" w14:textId="76A75289"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9" w:history="1">
            <w:r w:rsidR="000042C1" w:rsidRPr="00B362B8">
              <w:rPr>
                <w:rStyle w:val="Hipervnculo"/>
                <w:noProof/>
              </w:rPr>
              <w:t>2.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rawlers famosos</w:t>
            </w:r>
            <w:r w:rsidR="000042C1">
              <w:rPr>
                <w:noProof/>
                <w:webHidden/>
              </w:rPr>
              <w:tab/>
            </w:r>
            <w:r w:rsidR="000042C1">
              <w:rPr>
                <w:noProof/>
                <w:webHidden/>
              </w:rPr>
              <w:fldChar w:fldCharType="begin"/>
            </w:r>
            <w:r w:rsidR="000042C1">
              <w:rPr>
                <w:noProof/>
                <w:webHidden/>
              </w:rPr>
              <w:instrText xml:space="preserve"> PAGEREF _Toc454137059 \h </w:instrText>
            </w:r>
            <w:r w:rsidR="000042C1">
              <w:rPr>
                <w:noProof/>
                <w:webHidden/>
              </w:rPr>
            </w:r>
            <w:r w:rsidR="000042C1">
              <w:rPr>
                <w:noProof/>
                <w:webHidden/>
              </w:rPr>
              <w:fldChar w:fldCharType="separate"/>
            </w:r>
            <w:r w:rsidR="00020F6A">
              <w:rPr>
                <w:noProof/>
                <w:webHidden/>
              </w:rPr>
              <w:t>12</w:t>
            </w:r>
            <w:r w:rsidR="000042C1">
              <w:rPr>
                <w:noProof/>
                <w:webHidden/>
              </w:rPr>
              <w:fldChar w:fldCharType="end"/>
            </w:r>
          </w:hyperlink>
        </w:p>
        <w:p w14:paraId="39477060" w14:textId="4E9017FF" w:rsidR="000042C1" w:rsidRDefault="0002306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60" w:history="1">
            <w:r w:rsidR="000042C1" w:rsidRPr="00B362B8">
              <w:rPr>
                <w:rStyle w:val="Hipervnculo"/>
                <w:noProof/>
              </w:rPr>
              <w:t>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Nutch</w:t>
            </w:r>
            <w:r w:rsidR="000042C1">
              <w:rPr>
                <w:noProof/>
                <w:webHidden/>
              </w:rPr>
              <w:tab/>
            </w:r>
            <w:r w:rsidR="000042C1">
              <w:rPr>
                <w:noProof/>
                <w:webHidden/>
              </w:rPr>
              <w:fldChar w:fldCharType="begin"/>
            </w:r>
            <w:r w:rsidR="000042C1">
              <w:rPr>
                <w:noProof/>
                <w:webHidden/>
              </w:rPr>
              <w:instrText xml:space="preserve"> PAGEREF _Toc454137060 \h </w:instrText>
            </w:r>
            <w:r w:rsidR="000042C1">
              <w:rPr>
                <w:noProof/>
                <w:webHidden/>
              </w:rPr>
            </w:r>
            <w:r w:rsidR="000042C1">
              <w:rPr>
                <w:noProof/>
                <w:webHidden/>
              </w:rPr>
              <w:fldChar w:fldCharType="separate"/>
            </w:r>
            <w:r w:rsidR="00020F6A">
              <w:rPr>
                <w:noProof/>
                <w:webHidden/>
              </w:rPr>
              <w:t>14</w:t>
            </w:r>
            <w:r w:rsidR="000042C1">
              <w:rPr>
                <w:noProof/>
                <w:webHidden/>
              </w:rPr>
              <w:fldChar w:fldCharType="end"/>
            </w:r>
          </w:hyperlink>
        </w:p>
        <w:p w14:paraId="04AEDC75" w14:textId="4CE37991"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61" w:history="1">
            <w:r w:rsidR="000042C1" w:rsidRPr="00B362B8">
              <w:rPr>
                <w:rStyle w:val="Hipervnculo"/>
                <w:noProof/>
              </w:rPr>
              <w:t>3.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Estructura</w:t>
            </w:r>
            <w:r w:rsidR="000042C1">
              <w:rPr>
                <w:noProof/>
                <w:webHidden/>
              </w:rPr>
              <w:tab/>
            </w:r>
            <w:r w:rsidR="000042C1">
              <w:rPr>
                <w:noProof/>
                <w:webHidden/>
              </w:rPr>
              <w:fldChar w:fldCharType="begin"/>
            </w:r>
            <w:r w:rsidR="000042C1">
              <w:rPr>
                <w:noProof/>
                <w:webHidden/>
              </w:rPr>
              <w:instrText xml:space="preserve"> PAGEREF _Toc454137061 \h </w:instrText>
            </w:r>
            <w:r w:rsidR="000042C1">
              <w:rPr>
                <w:noProof/>
                <w:webHidden/>
              </w:rPr>
            </w:r>
            <w:r w:rsidR="000042C1">
              <w:rPr>
                <w:noProof/>
                <w:webHidden/>
              </w:rPr>
              <w:fldChar w:fldCharType="separate"/>
            </w:r>
            <w:r w:rsidR="00020F6A">
              <w:rPr>
                <w:noProof/>
                <w:webHidden/>
              </w:rPr>
              <w:t>14</w:t>
            </w:r>
            <w:r w:rsidR="000042C1">
              <w:rPr>
                <w:noProof/>
                <w:webHidden/>
              </w:rPr>
              <w:fldChar w:fldCharType="end"/>
            </w:r>
          </w:hyperlink>
        </w:p>
        <w:p w14:paraId="434C3637" w14:textId="2DEDC642"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62" w:history="1">
            <w:r w:rsidR="000042C1" w:rsidRPr="00B362B8">
              <w:rPr>
                <w:rStyle w:val="Hipervnculo"/>
                <w:noProof/>
              </w:rPr>
              <w:t>3.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rincipales componentes</w:t>
            </w:r>
            <w:r w:rsidR="000042C1">
              <w:rPr>
                <w:noProof/>
                <w:webHidden/>
              </w:rPr>
              <w:tab/>
            </w:r>
            <w:r w:rsidR="000042C1">
              <w:rPr>
                <w:noProof/>
                <w:webHidden/>
              </w:rPr>
              <w:fldChar w:fldCharType="begin"/>
            </w:r>
            <w:r w:rsidR="000042C1">
              <w:rPr>
                <w:noProof/>
                <w:webHidden/>
              </w:rPr>
              <w:instrText xml:space="preserve"> PAGEREF _Toc454137062 \h </w:instrText>
            </w:r>
            <w:r w:rsidR="000042C1">
              <w:rPr>
                <w:noProof/>
                <w:webHidden/>
              </w:rPr>
            </w:r>
            <w:r w:rsidR="000042C1">
              <w:rPr>
                <w:noProof/>
                <w:webHidden/>
              </w:rPr>
              <w:fldChar w:fldCharType="separate"/>
            </w:r>
            <w:r w:rsidR="00020F6A">
              <w:rPr>
                <w:noProof/>
                <w:webHidden/>
              </w:rPr>
              <w:t>15</w:t>
            </w:r>
            <w:r w:rsidR="000042C1">
              <w:rPr>
                <w:noProof/>
                <w:webHidden/>
              </w:rPr>
              <w:fldChar w:fldCharType="end"/>
            </w:r>
          </w:hyperlink>
        </w:p>
        <w:p w14:paraId="5DC8C148" w14:textId="237B8F38"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63" w:history="1">
            <w:r w:rsidR="000042C1" w:rsidRPr="00B362B8">
              <w:rPr>
                <w:rStyle w:val="Hipervnculo"/>
                <w:noProof/>
              </w:rPr>
              <w:t>3.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Flujo principal de Nutch</w:t>
            </w:r>
            <w:r w:rsidR="000042C1">
              <w:rPr>
                <w:noProof/>
                <w:webHidden/>
              </w:rPr>
              <w:tab/>
            </w:r>
            <w:r w:rsidR="000042C1">
              <w:rPr>
                <w:noProof/>
                <w:webHidden/>
              </w:rPr>
              <w:fldChar w:fldCharType="begin"/>
            </w:r>
            <w:r w:rsidR="000042C1">
              <w:rPr>
                <w:noProof/>
                <w:webHidden/>
              </w:rPr>
              <w:instrText xml:space="preserve"> PAGEREF _Toc454137063 \h </w:instrText>
            </w:r>
            <w:r w:rsidR="000042C1">
              <w:rPr>
                <w:noProof/>
                <w:webHidden/>
              </w:rPr>
            </w:r>
            <w:r w:rsidR="000042C1">
              <w:rPr>
                <w:noProof/>
                <w:webHidden/>
              </w:rPr>
              <w:fldChar w:fldCharType="separate"/>
            </w:r>
            <w:r w:rsidR="00020F6A">
              <w:rPr>
                <w:noProof/>
                <w:webHidden/>
              </w:rPr>
              <w:t>17</w:t>
            </w:r>
            <w:r w:rsidR="000042C1">
              <w:rPr>
                <w:noProof/>
                <w:webHidden/>
              </w:rPr>
              <w:fldChar w:fldCharType="end"/>
            </w:r>
          </w:hyperlink>
        </w:p>
        <w:p w14:paraId="79ABD72C" w14:textId="591DC8BA"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4" w:history="1">
            <w:r w:rsidR="000042C1" w:rsidRPr="00B362B8">
              <w:rPr>
                <w:rStyle w:val="Hipervnculo"/>
                <w:noProof/>
              </w:rPr>
              <w:t>3.3.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Inject</w:t>
            </w:r>
            <w:r w:rsidR="000042C1">
              <w:rPr>
                <w:noProof/>
                <w:webHidden/>
              </w:rPr>
              <w:tab/>
            </w:r>
            <w:r w:rsidR="000042C1">
              <w:rPr>
                <w:noProof/>
                <w:webHidden/>
              </w:rPr>
              <w:fldChar w:fldCharType="begin"/>
            </w:r>
            <w:r w:rsidR="000042C1">
              <w:rPr>
                <w:noProof/>
                <w:webHidden/>
              </w:rPr>
              <w:instrText xml:space="preserve"> PAGEREF _Toc454137064 \h </w:instrText>
            </w:r>
            <w:r w:rsidR="000042C1">
              <w:rPr>
                <w:noProof/>
                <w:webHidden/>
              </w:rPr>
            </w:r>
            <w:r w:rsidR="000042C1">
              <w:rPr>
                <w:noProof/>
                <w:webHidden/>
              </w:rPr>
              <w:fldChar w:fldCharType="separate"/>
            </w:r>
            <w:r w:rsidR="00020F6A">
              <w:rPr>
                <w:noProof/>
                <w:webHidden/>
              </w:rPr>
              <w:t>17</w:t>
            </w:r>
            <w:r w:rsidR="000042C1">
              <w:rPr>
                <w:noProof/>
                <w:webHidden/>
              </w:rPr>
              <w:fldChar w:fldCharType="end"/>
            </w:r>
          </w:hyperlink>
        </w:p>
        <w:p w14:paraId="506AA207" w14:textId="332556C6"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5" w:history="1">
            <w:r w:rsidR="000042C1" w:rsidRPr="00B362B8">
              <w:rPr>
                <w:rStyle w:val="Hipervnculo"/>
                <w:noProof/>
              </w:rPr>
              <w:t>3.3.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Generate</w:t>
            </w:r>
            <w:r w:rsidR="000042C1">
              <w:rPr>
                <w:noProof/>
                <w:webHidden/>
              </w:rPr>
              <w:tab/>
            </w:r>
            <w:r w:rsidR="000042C1">
              <w:rPr>
                <w:noProof/>
                <w:webHidden/>
              </w:rPr>
              <w:fldChar w:fldCharType="begin"/>
            </w:r>
            <w:r w:rsidR="000042C1">
              <w:rPr>
                <w:noProof/>
                <w:webHidden/>
              </w:rPr>
              <w:instrText xml:space="preserve"> PAGEREF _Toc454137065 \h </w:instrText>
            </w:r>
            <w:r w:rsidR="000042C1">
              <w:rPr>
                <w:noProof/>
                <w:webHidden/>
              </w:rPr>
            </w:r>
            <w:r w:rsidR="000042C1">
              <w:rPr>
                <w:noProof/>
                <w:webHidden/>
              </w:rPr>
              <w:fldChar w:fldCharType="separate"/>
            </w:r>
            <w:r w:rsidR="00020F6A">
              <w:rPr>
                <w:noProof/>
                <w:webHidden/>
              </w:rPr>
              <w:t>17</w:t>
            </w:r>
            <w:r w:rsidR="000042C1">
              <w:rPr>
                <w:noProof/>
                <w:webHidden/>
              </w:rPr>
              <w:fldChar w:fldCharType="end"/>
            </w:r>
          </w:hyperlink>
        </w:p>
        <w:p w14:paraId="25D6C7E0" w14:textId="285ABA15"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6" w:history="1">
            <w:r w:rsidR="000042C1" w:rsidRPr="00B362B8">
              <w:rPr>
                <w:rStyle w:val="Hipervnculo"/>
                <w:noProof/>
              </w:rPr>
              <w:t>3.3.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Fetch</w:t>
            </w:r>
            <w:r w:rsidR="000042C1">
              <w:rPr>
                <w:noProof/>
                <w:webHidden/>
              </w:rPr>
              <w:tab/>
            </w:r>
            <w:r w:rsidR="000042C1">
              <w:rPr>
                <w:noProof/>
                <w:webHidden/>
              </w:rPr>
              <w:fldChar w:fldCharType="begin"/>
            </w:r>
            <w:r w:rsidR="000042C1">
              <w:rPr>
                <w:noProof/>
                <w:webHidden/>
              </w:rPr>
              <w:instrText xml:space="preserve"> PAGEREF _Toc454137066 \h </w:instrText>
            </w:r>
            <w:r w:rsidR="000042C1">
              <w:rPr>
                <w:noProof/>
                <w:webHidden/>
              </w:rPr>
            </w:r>
            <w:r w:rsidR="000042C1">
              <w:rPr>
                <w:noProof/>
                <w:webHidden/>
              </w:rPr>
              <w:fldChar w:fldCharType="separate"/>
            </w:r>
            <w:r w:rsidR="00020F6A">
              <w:rPr>
                <w:noProof/>
                <w:webHidden/>
              </w:rPr>
              <w:t>18</w:t>
            </w:r>
            <w:r w:rsidR="000042C1">
              <w:rPr>
                <w:noProof/>
                <w:webHidden/>
              </w:rPr>
              <w:fldChar w:fldCharType="end"/>
            </w:r>
          </w:hyperlink>
        </w:p>
        <w:p w14:paraId="3BBEB457" w14:textId="3CE9C1B6"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7" w:history="1">
            <w:r w:rsidR="000042C1" w:rsidRPr="00B362B8">
              <w:rPr>
                <w:rStyle w:val="Hipervnculo"/>
                <w:noProof/>
              </w:rPr>
              <w:t>3.3.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arse</w:t>
            </w:r>
            <w:r w:rsidR="000042C1">
              <w:rPr>
                <w:noProof/>
                <w:webHidden/>
              </w:rPr>
              <w:tab/>
            </w:r>
            <w:r w:rsidR="000042C1">
              <w:rPr>
                <w:noProof/>
                <w:webHidden/>
              </w:rPr>
              <w:fldChar w:fldCharType="begin"/>
            </w:r>
            <w:r w:rsidR="000042C1">
              <w:rPr>
                <w:noProof/>
                <w:webHidden/>
              </w:rPr>
              <w:instrText xml:space="preserve"> PAGEREF _Toc454137067 \h </w:instrText>
            </w:r>
            <w:r w:rsidR="000042C1">
              <w:rPr>
                <w:noProof/>
                <w:webHidden/>
              </w:rPr>
            </w:r>
            <w:r w:rsidR="000042C1">
              <w:rPr>
                <w:noProof/>
                <w:webHidden/>
              </w:rPr>
              <w:fldChar w:fldCharType="separate"/>
            </w:r>
            <w:r w:rsidR="00020F6A">
              <w:rPr>
                <w:noProof/>
                <w:webHidden/>
              </w:rPr>
              <w:t>18</w:t>
            </w:r>
            <w:r w:rsidR="000042C1">
              <w:rPr>
                <w:noProof/>
                <w:webHidden/>
              </w:rPr>
              <w:fldChar w:fldCharType="end"/>
            </w:r>
          </w:hyperlink>
        </w:p>
        <w:p w14:paraId="1E1950E3" w14:textId="51F74519"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8" w:history="1">
            <w:r w:rsidR="000042C1" w:rsidRPr="00B362B8">
              <w:rPr>
                <w:rStyle w:val="Hipervnculo"/>
                <w:noProof/>
              </w:rPr>
              <w:t>3.3.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UpdateDb</w:t>
            </w:r>
            <w:r w:rsidR="000042C1">
              <w:rPr>
                <w:noProof/>
                <w:webHidden/>
              </w:rPr>
              <w:tab/>
            </w:r>
            <w:r w:rsidR="000042C1">
              <w:rPr>
                <w:noProof/>
                <w:webHidden/>
              </w:rPr>
              <w:fldChar w:fldCharType="begin"/>
            </w:r>
            <w:r w:rsidR="000042C1">
              <w:rPr>
                <w:noProof/>
                <w:webHidden/>
              </w:rPr>
              <w:instrText xml:space="preserve"> PAGEREF _Toc454137068 \h </w:instrText>
            </w:r>
            <w:r w:rsidR="000042C1">
              <w:rPr>
                <w:noProof/>
                <w:webHidden/>
              </w:rPr>
            </w:r>
            <w:r w:rsidR="000042C1">
              <w:rPr>
                <w:noProof/>
                <w:webHidden/>
              </w:rPr>
              <w:fldChar w:fldCharType="separate"/>
            </w:r>
            <w:r w:rsidR="00020F6A">
              <w:rPr>
                <w:noProof/>
                <w:webHidden/>
              </w:rPr>
              <w:t>18</w:t>
            </w:r>
            <w:r w:rsidR="000042C1">
              <w:rPr>
                <w:noProof/>
                <w:webHidden/>
              </w:rPr>
              <w:fldChar w:fldCharType="end"/>
            </w:r>
          </w:hyperlink>
        </w:p>
        <w:p w14:paraId="4C40E1CA" w14:textId="4E80EA81"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9" w:history="1">
            <w:r w:rsidR="000042C1" w:rsidRPr="00B362B8">
              <w:rPr>
                <w:rStyle w:val="Hipervnculo"/>
                <w:noProof/>
              </w:rPr>
              <w:t>3.3.6.</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Index</w:t>
            </w:r>
            <w:r w:rsidR="000042C1">
              <w:rPr>
                <w:noProof/>
                <w:webHidden/>
              </w:rPr>
              <w:tab/>
            </w:r>
            <w:r w:rsidR="000042C1">
              <w:rPr>
                <w:noProof/>
                <w:webHidden/>
              </w:rPr>
              <w:fldChar w:fldCharType="begin"/>
            </w:r>
            <w:r w:rsidR="000042C1">
              <w:rPr>
                <w:noProof/>
                <w:webHidden/>
              </w:rPr>
              <w:instrText xml:space="preserve"> PAGEREF _Toc454137069 \h </w:instrText>
            </w:r>
            <w:r w:rsidR="000042C1">
              <w:rPr>
                <w:noProof/>
                <w:webHidden/>
              </w:rPr>
            </w:r>
            <w:r w:rsidR="000042C1">
              <w:rPr>
                <w:noProof/>
                <w:webHidden/>
              </w:rPr>
              <w:fldChar w:fldCharType="separate"/>
            </w:r>
            <w:r w:rsidR="00020F6A">
              <w:rPr>
                <w:noProof/>
                <w:webHidden/>
              </w:rPr>
              <w:t>18</w:t>
            </w:r>
            <w:r w:rsidR="000042C1">
              <w:rPr>
                <w:noProof/>
                <w:webHidden/>
              </w:rPr>
              <w:fldChar w:fldCharType="end"/>
            </w:r>
          </w:hyperlink>
        </w:p>
        <w:p w14:paraId="7022ED9A" w14:textId="23B46EE8"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0" w:history="1">
            <w:r w:rsidR="000042C1" w:rsidRPr="00B362B8">
              <w:rPr>
                <w:rStyle w:val="Hipervnculo"/>
                <w:noProof/>
              </w:rPr>
              <w:t>3.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Map-Reduce</w:t>
            </w:r>
            <w:r w:rsidR="000042C1">
              <w:rPr>
                <w:noProof/>
                <w:webHidden/>
              </w:rPr>
              <w:tab/>
            </w:r>
            <w:r w:rsidR="000042C1">
              <w:rPr>
                <w:noProof/>
                <w:webHidden/>
              </w:rPr>
              <w:fldChar w:fldCharType="begin"/>
            </w:r>
            <w:r w:rsidR="000042C1">
              <w:rPr>
                <w:noProof/>
                <w:webHidden/>
              </w:rPr>
              <w:instrText xml:space="preserve"> PAGEREF _Toc454137070 \h </w:instrText>
            </w:r>
            <w:r w:rsidR="000042C1">
              <w:rPr>
                <w:noProof/>
                <w:webHidden/>
              </w:rPr>
            </w:r>
            <w:r w:rsidR="000042C1">
              <w:rPr>
                <w:noProof/>
                <w:webHidden/>
              </w:rPr>
              <w:fldChar w:fldCharType="separate"/>
            </w:r>
            <w:r w:rsidR="00020F6A">
              <w:rPr>
                <w:noProof/>
                <w:webHidden/>
              </w:rPr>
              <w:t>18</w:t>
            </w:r>
            <w:r w:rsidR="000042C1">
              <w:rPr>
                <w:noProof/>
                <w:webHidden/>
              </w:rPr>
              <w:fldChar w:fldCharType="end"/>
            </w:r>
          </w:hyperlink>
        </w:p>
        <w:p w14:paraId="07022A61" w14:textId="5C11422D"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1" w:history="1">
            <w:r w:rsidR="000042C1" w:rsidRPr="00B362B8">
              <w:rPr>
                <w:rStyle w:val="Hipervnculo"/>
                <w:noProof/>
              </w:rPr>
              <w:t>3.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untos de extensión</w:t>
            </w:r>
            <w:r w:rsidR="000042C1">
              <w:rPr>
                <w:noProof/>
                <w:webHidden/>
              </w:rPr>
              <w:tab/>
            </w:r>
            <w:r w:rsidR="000042C1">
              <w:rPr>
                <w:noProof/>
                <w:webHidden/>
              </w:rPr>
              <w:fldChar w:fldCharType="begin"/>
            </w:r>
            <w:r w:rsidR="000042C1">
              <w:rPr>
                <w:noProof/>
                <w:webHidden/>
              </w:rPr>
              <w:instrText xml:space="preserve"> PAGEREF _Toc454137071 \h </w:instrText>
            </w:r>
            <w:r w:rsidR="000042C1">
              <w:rPr>
                <w:noProof/>
                <w:webHidden/>
              </w:rPr>
            </w:r>
            <w:r w:rsidR="000042C1">
              <w:rPr>
                <w:noProof/>
                <w:webHidden/>
              </w:rPr>
              <w:fldChar w:fldCharType="separate"/>
            </w:r>
            <w:r w:rsidR="00020F6A">
              <w:rPr>
                <w:noProof/>
                <w:webHidden/>
              </w:rPr>
              <w:t>18</w:t>
            </w:r>
            <w:r w:rsidR="000042C1">
              <w:rPr>
                <w:noProof/>
                <w:webHidden/>
              </w:rPr>
              <w:fldChar w:fldCharType="end"/>
            </w:r>
          </w:hyperlink>
        </w:p>
        <w:p w14:paraId="79208169" w14:textId="1F0ECCDA"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2" w:history="1">
            <w:r w:rsidR="000042C1" w:rsidRPr="00B362B8">
              <w:rPr>
                <w:rStyle w:val="Hipervnculo"/>
                <w:noProof/>
              </w:rPr>
              <w:t>3.6.</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mpilación de Nutch</w:t>
            </w:r>
            <w:r w:rsidR="000042C1">
              <w:rPr>
                <w:noProof/>
                <w:webHidden/>
              </w:rPr>
              <w:tab/>
            </w:r>
            <w:r w:rsidR="000042C1">
              <w:rPr>
                <w:noProof/>
                <w:webHidden/>
              </w:rPr>
              <w:fldChar w:fldCharType="begin"/>
            </w:r>
            <w:r w:rsidR="000042C1">
              <w:rPr>
                <w:noProof/>
                <w:webHidden/>
              </w:rPr>
              <w:instrText xml:space="preserve"> PAGEREF _Toc454137072 \h </w:instrText>
            </w:r>
            <w:r w:rsidR="000042C1">
              <w:rPr>
                <w:noProof/>
                <w:webHidden/>
              </w:rPr>
            </w:r>
            <w:r w:rsidR="000042C1">
              <w:rPr>
                <w:noProof/>
                <w:webHidden/>
              </w:rPr>
              <w:fldChar w:fldCharType="separate"/>
            </w:r>
            <w:r w:rsidR="00020F6A">
              <w:rPr>
                <w:noProof/>
                <w:webHidden/>
              </w:rPr>
              <w:t>19</w:t>
            </w:r>
            <w:r w:rsidR="000042C1">
              <w:rPr>
                <w:noProof/>
                <w:webHidden/>
              </w:rPr>
              <w:fldChar w:fldCharType="end"/>
            </w:r>
          </w:hyperlink>
        </w:p>
        <w:p w14:paraId="6F117F7E" w14:textId="3E4236F2"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3" w:history="1">
            <w:r w:rsidR="000042C1" w:rsidRPr="00B362B8">
              <w:rPr>
                <w:rStyle w:val="Hipervnculo"/>
                <w:noProof/>
              </w:rPr>
              <w:t>3.7.</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nfiguración de Nutch</w:t>
            </w:r>
            <w:r w:rsidR="000042C1">
              <w:rPr>
                <w:noProof/>
                <w:webHidden/>
              </w:rPr>
              <w:tab/>
            </w:r>
            <w:r w:rsidR="000042C1">
              <w:rPr>
                <w:noProof/>
                <w:webHidden/>
              </w:rPr>
              <w:fldChar w:fldCharType="begin"/>
            </w:r>
            <w:r w:rsidR="000042C1">
              <w:rPr>
                <w:noProof/>
                <w:webHidden/>
              </w:rPr>
              <w:instrText xml:space="preserve"> PAGEREF _Toc454137073 \h </w:instrText>
            </w:r>
            <w:r w:rsidR="000042C1">
              <w:rPr>
                <w:noProof/>
                <w:webHidden/>
              </w:rPr>
            </w:r>
            <w:r w:rsidR="000042C1">
              <w:rPr>
                <w:noProof/>
                <w:webHidden/>
              </w:rPr>
              <w:fldChar w:fldCharType="separate"/>
            </w:r>
            <w:r w:rsidR="00020F6A">
              <w:rPr>
                <w:noProof/>
                <w:webHidden/>
              </w:rPr>
              <w:t>19</w:t>
            </w:r>
            <w:r w:rsidR="000042C1">
              <w:rPr>
                <w:noProof/>
                <w:webHidden/>
              </w:rPr>
              <w:fldChar w:fldCharType="end"/>
            </w:r>
          </w:hyperlink>
        </w:p>
        <w:p w14:paraId="0D5509C6" w14:textId="50FF1141"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74" w:history="1">
            <w:r w:rsidR="000042C1" w:rsidRPr="00B362B8">
              <w:rPr>
                <w:rStyle w:val="Hipervnculo"/>
                <w:noProof/>
              </w:rPr>
              <w:t>3.7.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arámetros de configuración</w:t>
            </w:r>
            <w:r w:rsidR="000042C1">
              <w:rPr>
                <w:noProof/>
                <w:webHidden/>
              </w:rPr>
              <w:tab/>
            </w:r>
            <w:r w:rsidR="000042C1">
              <w:rPr>
                <w:noProof/>
                <w:webHidden/>
              </w:rPr>
              <w:fldChar w:fldCharType="begin"/>
            </w:r>
            <w:r w:rsidR="000042C1">
              <w:rPr>
                <w:noProof/>
                <w:webHidden/>
              </w:rPr>
              <w:instrText xml:space="preserve"> PAGEREF _Toc454137074 \h </w:instrText>
            </w:r>
            <w:r w:rsidR="000042C1">
              <w:rPr>
                <w:noProof/>
                <w:webHidden/>
              </w:rPr>
            </w:r>
            <w:r w:rsidR="000042C1">
              <w:rPr>
                <w:noProof/>
                <w:webHidden/>
              </w:rPr>
              <w:fldChar w:fldCharType="separate"/>
            </w:r>
            <w:r w:rsidR="00020F6A">
              <w:rPr>
                <w:noProof/>
                <w:webHidden/>
              </w:rPr>
              <w:t>20</w:t>
            </w:r>
            <w:r w:rsidR="000042C1">
              <w:rPr>
                <w:noProof/>
                <w:webHidden/>
              </w:rPr>
              <w:fldChar w:fldCharType="end"/>
            </w:r>
          </w:hyperlink>
        </w:p>
        <w:p w14:paraId="1264B44B" w14:textId="652C5530"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75" w:history="1">
            <w:r w:rsidR="000042C1" w:rsidRPr="00B362B8">
              <w:rPr>
                <w:rStyle w:val="Hipervnculo"/>
                <w:noProof/>
              </w:rPr>
              <w:t>3.7.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arámetros propios</w:t>
            </w:r>
            <w:r w:rsidR="000042C1">
              <w:rPr>
                <w:noProof/>
                <w:webHidden/>
              </w:rPr>
              <w:tab/>
            </w:r>
            <w:r w:rsidR="000042C1">
              <w:rPr>
                <w:noProof/>
                <w:webHidden/>
              </w:rPr>
              <w:fldChar w:fldCharType="begin"/>
            </w:r>
            <w:r w:rsidR="000042C1">
              <w:rPr>
                <w:noProof/>
                <w:webHidden/>
              </w:rPr>
              <w:instrText xml:space="preserve"> PAGEREF _Toc454137075 \h </w:instrText>
            </w:r>
            <w:r w:rsidR="000042C1">
              <w:rPr>
                <w:noProof/>
                <w:webHidden/>
              </w:rPr>
            </w:r>
            <w:r w:rsidR="000042C1">
              <w:rPr>
                <w:noProof/>
                <w:webHidden/>
              </w:rPr>
              <w:fldChar w:fldCharType="separate"/>
            </w:r>
            <w:r w:rsidR="00020F6A">
              <w:rPr>
                <w:noProof/>
                <w:webHidden/>
              </w:rPr>
              <w:t>20</w:t>
            </w:r>
            <w:r w:rsidR="000042C1">
              <w:rPr>
                <w:noProof/>
                <w:webHidden/>
              </w:rPr>
              <w:fldChar w:fldCharType="end"/>
            </w:r>
          </w:hyperlink>
        </w:p>
        <w:p w14:paraId="3C656009" w14:textId="038DCF11" w:rsidR="000042C1" w:rsidRDefault="0002306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76" w:history="1">
            <w:r w:rsidR="000042C1" w:rsidRPr="00B362B8">
              <w:rPr>
                <w:rStyle w:val="Hipervnculo"/>
                <w:noProof/>
              </w:rPr>
              <w:t>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GeoCrawler</w:t>
            </w:r>
            <w:r w:rsidR="000042C1">
              <w:rPr>
                <w:noProof/>
                <w:webHidden/>
              </w:rPr>
              <w:tab/>
            </w:r>
            <w:r w:rsidR="000042C1">
              <w:rPr>
                <w:noProof/>
                <w:webHidden/>
              </w:rPr>
              <w:fldChar w:fldCharType="begin"/>
            </w:r>
            <w:r w:rsidR="000042C1">
              <w:rPr>
                <w:noProof/>
                <w:webHidden/>
              </w:rPr>
              <w:instrText xml:space="preserve"> PAGEREF _Toc454137076 \h </w:instrText>
            </w:r>
            <w:r w:rsidR="000042C1">
              <w:rPr>
                <w:noProof/>
                <w:webHidden/>
              </w:rPr>
            </w:r>
            <w:r w:rsidR="000042C1">
              <w:rPr>
                <w:noProof/>
                <w:webHidden/>
              </w:rPr>
              <w:fldChar w:fldCharType="separate"/>
            </w:r>
            <w:r w:rsidR="00020F6A">
              <w:rPr>
                <w:noProof/>
                <w:webHidden/>
              </w:rPr>
              <w:t>21</w:t>
            </w:r>
            <w:r w:rsidR="000042C1">
              <w:rPr>
                <w:noProof/>
                <w:webHidden/>
              </w:rPr>
              <w:fldChar w:fldCharType="end"/>
            </w:r>
          </w:hyperlink>
        </w:p>
        <w:p w14:paraId="18221B5A" w14:textId="2295A6ED"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7" w:history="1">
            <w:r w:rsidR="000042C1" w:rsidRPr="00B362B8">
              <w:rPr>
                <w:rStyle w:val="Hipervnculo"/>
                <w:noProof/>
              </w:rPr>
              <w:t>4.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Documentos OGC</w:t>
            </w:r>
            <w:r w:rsidR="000042C1">
              <w:rPr>
                <w:noProof/>
                <w:webHidden/>
              </w:rPr>
              <w:tab/>
            </w:r>
            <w:r w:rsidR="000042C1">
              <w:rPr>
                <w:noProof/>
                <w:webHidden/>
              </w:rPr>
              <w:fldChar w:fldCharType="begin"/>
            </w:r>
            <w:r w:rsidR="000042C1">
              <w:rPr>
                <w:noProof/>
                <w:webHidden/>
              </w:rPr>
              <w:instrText xml:space="preserve"> PAGEREF _Toc454137077 \h </w:instrText>
            </w:r>
            <w:r w:rsidR="000042C1">
              <w:rPr>
                <w:noProof/>
                <w:webHidden/>
              </w:rPr>
            </w:r>
            <w:r w:rsidR="000042C1">
              <w:rPr>
                <w:noProof/>
                <w:webHidden/>
              </w:rPr>
              <w:fldChar w:fldCharType="separate"/>
            </w:r>
            <w:r w:rsidR="00020F6A">
              <w:rPr>
                <w:noProof/>
                <w:webHidden/>
              </w:rPr>
              <w:t>21</w:t>
            </w:r>
            <w:r w:rsidR="000042C1">
              <w:rPr>
                <w:noProof/>
                <w:webHidden/>
              </w:rPr>
              <w:fldChar w:fldCharType="end"/>
            </w:r>
          </w:hyperlink>
        </w:p>
        <w:p w14:paraId="6F801C9E" w14:textId="22201B98"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8" w:history="1">
            <w:r w:rsidR="000042C1" w:rsidRPr="00B362B8">
              <w:rPr>
                <w:rStyle w:val="Hipervnculo"/>
                <w:noProof/>
                <w:lang w:val="en-US"/>
              </w:rPr>
              <w:t>4.2.</w:t>
            </w:r>
            <w:r w:rsidR="000042C1">
              <w:rPr>
                <w:rFonts w:asciiTheme="minorHAnsi" w:eastAsiaTheme="minorEastAsia" w:hAnsiTheme="minorHAnsi" w:cstheme="minorBidi"/>
                <w:noProof/>
                <w:sz w:val="22"/>
                <w:szCs w:val="22"/>
                <w:lang w:val="es-ES" w:eastAsia="es-ES"/>
              </w:rPr>
              <w:tab/>
            </w:r>
            <w:r w:rsidR="000042C1" w:rsidRPr="00B362B8">
              <w:rPr>
                <w:rStyle w:val="Hipervnculo"/>
                <w:noProof/>
                <w:lang w:val="en-US"/>
              </w:rPr>
              <w:t>Modificaciones</w:t>
            </w:r>
            <w:r w:rsidR="000042C1">
              <w:rPr>
                <w:noProof/>
                <w:webHidden/>
              </w:rPr>
              <w:tab/>
            </w:r>
            <w:r w:rsidR="000042C1">
              <w:rPr>
                <w:noProof/>
                <w:webHidden/>
              </w:rPr>
              <w:fldChar w:fldCharType="begin"/>
            </w:r>
            <w:r w:rsidR="000042C1">
              <w:rPr>
                <w:noProof/>
                <w:webHidden/>
              </w:rPr>
              <w:instrText xml:space="preserve"> PAGEREF _Toc454137078 \h </w:instrText>
            </w:r>
            <w:r w:rsidR="000042C1">
              <w:rPr>
                <w:noProof/>
                <w:webHidden/>
              </w:rPr>
            </w:r>
            <w:r w:rsidR="000042C1">
              <w:rPr>
                <w:noProof/>
                <w:webHidden/>
              </w:rPr>
              <w:fldChar w:fldCharType="separate"/>
            </w:r>
            <w:r w:rsidR="00020F6A">
              <w:rPr>
                <w:noProof/>
                <w:webHidden/>
              </w:rPr>
              <w:t>21</w:t>
            </w:r>
            <w:r w:rsidR="000042C1">
              <w:rPr>
                <w:noProof/>
                <w:webHidden/>
              </w:rPr>
              <w:fldChar w:fldCharType="end"/>
            </w:r>
          </w:hyperlink>
        </w:p>
        <w:p w14:paraId="20D6B9D5" w14:textId="5F0BC62E"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79" w:history="1">
            <w:r w:rsidR="000042C1" w:rsidRPr="00B362B8">
              <w:rPr>
                <w:rStyle w:val="Hipervnculo"/>
                <w:noProof/>
              </w:rPr>
              <w:t>4.2.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OgcParseFilter</w:t>
            </w:r>
            <w:r w:rsidR="000042C1">
              <w:rPr>
                <w:noProof/>
                <w:webHidden/>
              </w:rPr>
              <w:tab/>
            </w:r>
            <w:r w:rsidR="000042C1">
              <w:rPr>
                <w:noProof/>
                <w:webHidden/>
              </w:rPr>
              <w:fldChar w:fldCharType="begin"/>
            </w:r>
            <w:r w:rsidR="000042C1">
              <w:rPr>
                <w:noProof/>
                <w:webHidden/>
              </w:rPr>
              <w:instrText xml:space="preserve"> PAGEREF _Toc454137079 \h </w:instrText>
            </w:r>
            <w:r w:rsidR="000042C1">
              <w:rPr>
                <w:noProof/>
                <w:webHidden/>
              </w:rPr>
            </w:r>
            <w:r w:rsidR="000042C1">
              <w:rPr>
                <w:noProof/>
                <w:webHidden/>
              </w:rPr>
              <w:fldChar w:fldCharType="separate"/>
            </w:r>
            <w:r w:rsidR="00020F6A">
              <w:rPr>
                <w:noProof/>
                <w:webHidden/>
              </w:rPr>
              <w:t>22</w:t>
            </w:r>
            <w:r w:rsidR="000042C1">
              <w:rPr>
                <w:noProof/>
                <w:webHidden/>
              </w:rPr>
              <w:fldChar w:fldCharType="end"/>
            </w:r>
          </w:hyperlink>
        </w:p>
        <w:p w14:paraId="68A3F186" w14:textId="6CF3D79D"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80" w:history="1">
            <w:r w:rsidR="000042C1" w:rsidRPr="00B362B8">
              <w:rPr>
                <w:rStyle w:val="Hipervnculo"/>
                <w:noProof/>
              </w:rPr>
              <w:t>4.2.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OgcIndexingFilter</w:t>
            </w:r>
            <w:r w:rsidR="000042C1">
              <w:rPr>
                <w:noProof/>
                <w:webHidden/>
              </w:rPr>
              <w:tab/>
            </w:r>
            <w:r w:rsidR="000042C1">
              <w:rPr>
                <w:noProof/>
                <w:webHidden/>
              </w:rPr>
              <w:fldChar w:fldCharType="begin"/>
            </w:r>
            <w:r w:rsidR="000042C1">
              <w:rPr>
                <w:noProof/>
                <w:webHidden/>
              </w:rPr>
              <w:instrText xml:space="preserve"> PAGEREF _Toc454137080 \h </w:instrText>
            </w:r>
            <w:r w:rsidR="000042C1">
              <w:rPr>
                <w:noProof/>
                <w:webHidden/>
              </w:rPr>
            </w:r>
            <w:r w:rsidR="000042C1">
              <w:rPr>
                <w:noProof/>
                <w:webHidden/>
              </w:rPr>
              <w:fldChar w:fldCharType="separate"/>
            </w:r>
            <w:r w:rsidR="00020F6A">
              <w:rPr>
                <w:noProof/>
                <w:webHidden/>
              </w:rPr>
              <w:t>27</w:t>
            </w:r>
            <w:r w:rsidR="000042C1">
              <w:rPr>
                <w:noProof/>
                <w:webHidden/>
              </w:rPr>
              <w:fldChar w:fldCharType="end"/>
            </w:r>
          </w:hyperlink>
        </w:p>
        <w:p w14:paraId="74759704" w14:textId="5B9426ED"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81" w:history="1">
            <w:r w:rsidR="000042C1" w:rsidRPr="00B362B8">
              <w:rPr>
                <w:rStyle w:val="Hipervnculo"/>
                <w:noProof/>
              </w:rPr>
              <w:t>4.2.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SharkScoringFilter</w:t>
            </w:r>
            <w:r w:rsidR="000042C1">
              <w:rPr>
                <w:noProof/>
                <w:webHidden/>
              </w:rPr>
              <w:tab/>
            </w:r>
            <w:r w:rsidR="000042C1">
              <w:rPr>
                <w:noProof/>
                <w:webHidden/>
              </w:rPr>
              <w:fldChar w:fldCharType="begin"/>
            </w:r>
            <w:r w:rsidR="000042C1">
              <w:rPr>
                <w:noProof/>
                <w:webHidden/>
              </w:rPr>
              <w:instrText xml:space="preserve"> PAGEREF _Toc454137081 \h </w:instrText>
            </w:r>
            <w:r w:rsidR="000042C1">
              <w:rPr>
                <w:noProof/>
                <w:webHidden/>
              </w:rPr>
            </w:r>
            <w:r w:rsidR="000042C1">
              <w:rPr>
                <w:noProof/>
                <w:webHidden/>
              </w:rPr>
              <w:fldChar w:fldCharType="separate"/>
            </w:r>
            <w:r w:rsidR="00020F6A">
              <w:rPr>
                <w:noProof/>
                <w:webHidden/>
              </w:rPr>
              <w:t>29</w:t>
            </w:r>
            <w:r w:rsidR="000042C1">
              <w:rPr>
                <w:noProof/>
                <w:webHidden/>
              </w:rPr>
              <w:fldChar w:fldCharType="end"/>
            </w:r>
          </w:hyperlink>
        </w:p>
        <w:p w14:paraId="5E2F5F86" w14:textId="4C9CB497" w:rsidR="000042C1" w:rsidRDefault="0002306C">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82" w:history="1">
            <w:r w:rsidR="000042C1" w:rsidRPr="00B362B8">
              <w:rPr>
                <w:rStyle w:val="Hipervnculo"/>
                <w:noProof/>
              </w:rPr>
              <w:t>4.2.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OgcIndexWriter</w:t>
            </w:r>
            <w:r w:rsidR="000042C1">
              <w:rPr>
                <w:noProof/>
                <w:webHidden/>
              </w:rPr>
              <w:tab/>
            </w:r>
            <w:r w:rsidR="000042C1">
              <w:rPr>
                <w:noProof/>
                <w:webHidden/>
              </w:rPr>
              <w:fldChar w:fldCharType="begin"/>
            </w:r>
            <w:r w:rsidR="000042C1">
              <w:rPr>
                <w:noProof/>
                <w:webHidden/>
              </w:rPr>
              <w:instrText xml:space="preserve"> PAGEREF _Toc454137082 \h </w:instrText>
            </w:r>
            <w:r w:rsidR="000042C1">
              <w:rPr>
                <w:noProof/>
                <w:webHidden/>
              </w:rPr>
            </w:r>
            <w:r w:rsidR="000042C1">
              <w:rPr>
                <w:noProof/>
                <w:webHidden/>
              </w:rPr>
              <w:fldChar w:fldCharType="separate"/>
            </w:r>
            <w:r w:rsidR="00020F6A">
              <w:rPr>
                <w:noProof/>
                <w:webHidden/>
              </w:rPr>
              <w:t>34</w:t>
            </w:r>
            <w:r w:rsidR="000042C1">
              <w:rPr>
                <w:noProof/>
                <w:webHidden/>
              </w:rPr>
              <w:fldChar w:fldCharType="end"/>
            </w:r>
          </w:hyperlink>
        </w:p>
        <w:p w14:paraId="5A70873F" w14:textId="5EFA4580"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3" w:history="1">
            <w:r w:rsidR="000042C1" w:rsidRPr="00B362B8">
              <w:rPr>
                <w:rStyle w:val="Hipervnculo"/>
                <w:noProof/>
                <w:lang w:val="es-ES"/>
              </w:rPr>
              <w:t>4.3.</w:t>
            </w:r>
            <w:r w:rsidR="000042C1">
              <w:rPr>
                <w:rFonts w:asciiTheme="minorHAnsi" w:eastAsiaTheme="minorEastAsia" w:hAnsiTheme="minorHAnsi" w:cstheme="minorBidi"/>
                <w:noProof/>
                <w:sz w:val="22"/>
                <w:szCs w:val="22"/>
                <w:lang w:val="es-ES" w:eastAsia="es-ES"/>
              </w:rPr>
              <w:tab/>
            </w:r>
            <w:r w:rsidR="000042C1" w:rsidRPr="00B362B8">
              <w:rPr>
                <w:rStyle w:val="Hipervnculo"/>
                <w:noProof/>
                <w:lang w:val="es-ES"/>
              </w:rPr>
              <w:t>Algoritmo búsqueda</w:t>
            </w:r>
            <w:r w:rsidR="000042C1">
              <w:rPr>
                <w:noProof/>
                <w:webHidden/>
              </w:rPr>
              <w:tab/>
            </w:r>
            <w:r w:rsidR="000042C1">
              <w:rPr>
                <w:noProof/>
                <w:webHidden/>
              </w:rPr>
              <w:fldChar w:fldCharType="begin"/>
            </w:r>
            <w:r w:rsidR="000042C1">
              <w:rPr>
                <w:noProof/>
                <w:webHidden/>
              </w:rPr>
              <w:instrText xml:space="preserve"> PAGEREF _Toc454137083 \h </w:instrText>
            </w:r>
            <w:r w:rsidR="000042C1">
              <w:rPr>
                <w:noProof/>
                <w:webHidden/>
              </w:rPr>
            </w:r>
            <w:r w:rsidR="000042C1">
              <w:rPr>
                <w:noProof/>
                <w:webHidden/>
              </w:rPr>
              <w:fldChar w:fldCharType="separate"/>
            </w:r>
            <w:r w:rsidR="00020F6A">
              <w:rPr>
                <w:noProof/>
                <w:webHidden/>
              </w:rPr>
              <w:t>36</w:t>
            </w:r>
            <w:r w:rsidR="000042C1">
              <w:rPr>
                <w:noProof/>
                <w:webHidden/>
              </w:rPr>
              <w:fldChar w:fldCharType="end"/>
            </w:r>
          </w:hyperlink>
        </w:p>
        <w:p w14:paraId="2A01677C" w14:textId="091BD341"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4" w:history="1">
            <w:r w:rsidR="000042C1" w:rsidRPr="00B362B8">
              <w:rPr>
                <w:rStyle w:val="Hipervnculo"/>
                <w:noProof/>
              </w:rPr>
              <w:t>4.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Tesauro</w:t>
            </w:r>
            <w:r w:rsidR="000042C1">
              <w:rPr>
                <w:noProof/>
                <w:webHidden/>
              </w:rPr>
              <w:tab/>
            </w:r>
            <w:r w:rsidR="000042C1">
              <w:rPr>
                <w:noProof/>
                <w:webHidden/>
              </w:rPr>
              <w:fldChar w:fldCharType="begin"/>
            </w:r>
            <w:r w:rsidR="000042C1">
              <w:rPr>
                <w:noProof/>
                <w:webHidden/>
              </w:rPr>
              <w:instrText xml:space="preserve"> PAGEREF _Toc454137084 \h </w:instrText>
            </w:r>
            <w:r w:rsidR="000042C1">
              <w:rPr>
                <w:noProof/>
                <w:webHidden/>
              </w:rPr>
            </w:r>
            <w:r w:rsidR="000042C1">
              <w:rPr>
                <w:noProof/>
                <w:webHidden/>
              </w:rPr>
              <w:fldChar w:fldCharType="separate"/>
            </w:r>
            <w:r w:rsidR="00020F6A">
              <w:rPr>
                <w:noProof/>
                <w:webHidden/>
              </w:rPr>
              <w:t>37</w:t>
            </w:r>
            <w:r w:rsidR="000042C1">
              <w:rPr>
                <w:noProof/>
                <w:webHidden/>
              </w:rPr>
              <w:fldChar w:fldCharType="end"/>
            </w:r>
          </w:hyperlink>
        </w:p>
        <w:p w14:paraId="12EBD398" w14:textId="68407DA2"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5" w:history="1">
            <w:r w:rsidR="000042C1" w:rsidRPr="00B362B8">
              <w:rPr>
                <w:rStyle w:val="Hipervnculo"/>
                <w:noProof/>
              </w:rPr>
              <w:t>4.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Modificaciones extra</w:t>
            </w:r>
            <w:r w:rsidR="000042C1">
              <w:rPr>
                <w:noProof/>
                <w:webHidden/>
              </w:rPr>
              <w:tab/>
            </w:r>
            <w:r w:rsidR="000042C1">
              <w:rPr>
                <w:noProof/>
                <w:webHidden/>
              </w:rPr>
              <w:fldChar w:fldCharType="begin"/>
            </w:r>
            <w:r w:rsidR="000042C1">
              <w:rPr>
                <w:noProof/>
                <w:webHidden/>
              </w:rPr>
              <w:instrText xml:space="preserve"> PAGEREF _Toc454137085 \h </w:instrText>
            </w:r>
            <w:r w:rsidR="000042C1">
              <w:rPr>
                <w:noProof/>
                <w:webHidden/>
              </w:rPr>
            </w:r>
            <w:r w:rsidR="000042C1">
              <w:rPr>
                <w:noProof/>
                <w:webHidden/>
              </w:rPr>
              <w:fldChar w:fldCharType="separate"/>
            </w:r>
            <w:r w:rsidR="00020F6A">
              <w:rPr>
                <w:noProof/>
                <w:webHidden/>
              </w:rPr>
              <w:t>42</w:t>
            </w:r>
            <w:r w:rsidR="000042C1">
              <w:rPr>
                <w:noProof/>
                <w:webHidden/>
              </w:rPr>
              <w:fldChar w:fldCharType="end"/>
            </w:r>
          </w:hyperlink>
        </w:p>
        <w:p w14:paraId="7C2135FF" w14:textId="38964BB3" w:rsidR="000042C1" w:rsidRDefault="0002306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86" w:history="1">
            <w:r w:rsidR="000042C1" w:rsidRPr="00B362B8">
              <w:rPr>
                <w:rStyle w:val="Hipervnculo"/>
                <w:noProof/>
              </w:rPr>
              <w:t>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Resultados</w:t>
            </w:r>
            <w:r w:rsidR="000042C1">
              <w:rPr>
                <w:noProof/>
                <w:webHidden/>
              </w:rPr>
              <w:tab/>
            </w:r>
            <w:r w:rsidR="000042C1">
              <w:rPr>
                <w:noProof/>
                <w:webHidden/>
              </w:rPr>
              <w:fldChar w:fldCharType="begin"/>
            </w:r>
            <w:r w:rsidR="000042C1">
              <w:rPr>
                <w:noProof/>
                <w:webHidden/>
              </w:rPr>
              <w:instrText xml:space="preserve"> PAGEREF _Toc454137086 \h </w:instrText>
            </w:r>
            <w:r w:rsidR="000042C1">
              <w:rPr>
                <w:noProof/>
                <w:webHidden/>
              </w:rPr>
            </w:r>
            <w:r w:rsidR="000042C1">
              <w:rPr>
                <w:noProof/>
                <w:webHidden/>
              </w:rPr>
              <w:fldChar w:fldCharType="separate"/>
            </w:r>
            <w:r w:rsidR="00020F6A">
              <w:rPr>
                <w:noProof/>
                <w:webHidden/>
              </w:rPr>
              <w:t>44</w:t>
            </w:r>
            <w:r w:rsidR="000042C1">
              <w:rPr>
                <w:noProof/>
                <w:webHidden/>
              </w:rPr>
              <w:fldChar w:fldCharType="end"/>
            </w:r>
          </w:hyperlink>
        </w:p>
        <w:p w14:paraId="2121784A" w14:textId="34D89150"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7" w:history="1">
            <w:r w:rsidR="000042C1" w:rsidRPr="00B362B8">
              <w:rPr>
                <w:rStyle w:val="Hipervnculo"/>
                <w:noProof/>
              </w:rPr>
              <w:t>5.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Ejemplo de ejecución</w:t>
            </w:r>
            <w:r w:rsidR="000042C1">
              <w:rPr>
                <w:noProof/>
                <w:webHidden/>
              </w:rPr>
              <w:tab/>
            </w:r>
            <w:r w:rsidR="000042C1">
              <w:rPr>
                <w:noProof/>
                <w:webHidden/>
              </w:rPr>
              <w:fldChar w:fldCharType="begin"/>
            </w:r>
            <w:r w:rsidR="000042C1">
              <w:rPr>
                <w:noProof/>
                <w:webHidden/>
              </w:rPr>
              <w:instrText xml:space="preserve"> PAGEREF _Toc454137087 \h </w:instrText>
            </w:r>
            <w:r w:rsidR="000042C1">
              <w:rPr>
                <w:noProof/>
                <w:webHidden/>
              </w:rPr>
            </w:r>
            <w:r w:rsidR="000042C1">
              <w:rPr>
                <w:noProof/>
                <w:webHidden/>
              </w:rPr>
              <w:fldChar w:fldCharType="separate"/>
            </w:r>
            <w:r w:rsidR="00020F6A">
              <w:rPr>
                <w:noProof/>
                <w:webHidden/>
              </w:rPr>
              <w:t>44</w:t>
            </w:r>
            <w:r w:rsidR="000042C1">
              <w:rPr>
                <w:noProof/>
                <w:webHidden/>
              </w:rPr>
              <w:fldChar w:fldCharType="end"/>
            </w:r>
          </w:hyperlink>
        </w:p>
        <w:p w14:paraId="1C108414" w14:textId="311BDD18"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8" w:history="1">
            <w:r w:rsidR="000042C1" w:rsidRPr="00B362B8">
              <w:rPr>
                <w:rStyle w:val="Hipervnculo"/>
                <w:noProof/>
              </w:rPr>
              <w:t>5.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roblemas encontrados</w:t>
            </w:r>
            <w:r w:rsidR="000042C1">
              <w:rPr>
                <w:noProof/>
                <w:webHidden/>
              </w:rPr>
              <w:tab/>
            </w:r>
            <w:r w:rsidR="000042C1">
              <w:rPr>
                <w:noProof/>
                <w:webHidden/>
              </w:rPr>
              <w:fldChar w:fldCharType="begin"/>
            </w:r>
            <w:r w:rsidR="000042C1">
              <w:rPr>
                <w:noProof/>
                <w:webHidden/>
              </w:rPr>
              <w:instrText xml:space="preserve"> PAGEREF _Toc454137088 \h </w:instrText>
            </w:r>
            <w:r w:rsidR="000042C1">
              <w:rPr>
                <w:noProof/>
                <w:webHidden/>
              </w:rPr>
            </w:r>
            <w:r w:rsidR="000042C1">
              <w:rPr>
                <w:noProof/>
                <w:webHidden/>
              </w:rPr>
              <w:fldChar w:fldCharType="separate"/>
            </w:r>
            <w:r w:rsidR="00020F6A">
              <w:rPr>
                <w:noProof/>
                <w:webHidden/>
              </w:rPr>
              <w:t>44</w:t>
            </w:r>
            <w:r w:rsidR="000042C1">
              <w:rPr>
                <w:noProof/>
                <w:webHidden/>
              </w:rPr>
              <w:fldChar w:fldCharType="end"/>
            </w:r>
          </w:hyperlink>
        </w:p>
        <w:p w14:paraId="40A7BAE6" w14:textId="6339C3D4" w:rsidR="000042C1" w:rsidRDefault="0002306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89" w:history="1">
            <w:r w:rsidR="000042C1" w:rsidRPr="00B362B8">
              <w:rPr>
                <w:rStyle w:val="Hipervnculo"/>
                <w:noProof/>
              </w:rPr>
              <w:t>6.</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nclusiones y futuro</w:t>
            </w:r>
            <w:r w:rsidR="000042C1">
              <w:rPr>
                <w:noProof/>
                <w:webHidden/>
              </w:rPr>
              <w:tab/>
            </w:r>
            <w:r w:rsidR="000042C1">
              <w:rPr>
                <w:noProof/>
                <w:webHidden/>
              </w:rPr>
              <w:fldChar w:fldCharType="begin"/>
            </w:r>
            <w:r w:rsidR="000042C1">
              <w:rPr>
                <w:noProof/>
                <w:webHidden/>
              </w:rPr>
              <w:instrText xml:space="preserve"> PAGEREF _Toc454137089 \h </w:instrText>
            </w:r>
            <w:r w:rsidR="000042C1">
              <w:rPr>
                <w:noProof/>
                <w:webHidden/>
              </w:rPr>
            </w:r>
            <w:r w:rsidR="000042C1">
              <w:rPr>
                <w:noProof/>
                <w:webHidden/>
              </w:rPr>
              <w:fldChar w:fldCharType="separate"/>
            </w:r>
            <w:r w:rsidR="00020F6A">
              <w:rPr>
                <w:noProof/>
                <w:webHidden/>
              </w:rPr>
              <w:t>47</w:t>
            </w:r>
            <w:r w:rsidR="000042C1">
              <w:rPr>
                <w:noProof/>
                <w:webHidden/>
              </w:rPr>
              <w:fldChar w:fldCharType="end"/>
            </w:r>
          </w:hyperlink>
        </w:p>
        <w:p w14:paraId="7DB9D5E7" w14:textId="27A33C24"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90" w:history="1">
            <w:r w:rsidR="000042C1" w:rsidRPr="00B362B8">
              <w:rPr>
                <w:rStyle w:val="Hipervnculo"/>
                <w:noProof/>
              </w:rPr>
              <w:t>6.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nclusión personal</w:t>
            </w:r>
            <w:r w:rsidR="000042C1">
              <w:rPr>
                <w:noProof/>
                <w:webHidden/>
              </w:rPr>
              <w:tab/>
            </w:r>
            <w:r w:rsidR="000042C1">
              <w:rPr>
                <w:noProof/>
                <w:webHidden/>
              </w:rPr>
              <w:fldChar w:fldCharType="begin"/>
            </w:r>
            <w:r w:rsidR="000042C1">
              <w:rPr>
                <w:noProof/>
                <w:webHidden/>
              </w:rPr>
              <w:instrText xml:space="preserve"> PAGEREF _Toc454137090 \h </w:instrText>
            </w:r>
            <w:r w:rsidR="000042C1">
              <w:rPr>
                <w:noProof/>
                <w:webHidden/>
              </w:rPr>
            </w:r>
            <w:r w:rsidR="000042C1">
              <w:rPr>
                <w:noProof/>
                <w:webHidden/>
              </w:rPr>
              <w:fldChar w:fldCharType="separate"/>
            </w:r>
            <w:r w:rsidR="00020F6A">
              <w:rPr>
                <w:noProof/>
                <w:webHidden/>
              </w:rPr>
              <w:t>47</w:t>
            </w:r>
            <w:r w:rsidR="000042C1">
              <w:rPr>
                <w:noProof/>
                <w:webHidden/>
              </w:rPr>
              <w:fldChar w:fldCharType="end"/>
            </w:r>
          </w:hyperlink>
        </w:p>
        <w:p w14:paraId="5D5002A4" w14:textId="0AAEBFBD"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91" w:history="1">
            <w:r w:rsidR="000042C1" w:rsidRPr="00B362B8">
              <w:rPr>
                <w:rStyle w:val="Hipervnculo"/>
                <w:noProof/>
              </w:rPr>
              <w:t>6.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nclusiones sobre el trabajo</w:t>
            </w:r>
            <w:r w:rsidR="000042C1">
              <w:rPr>
                <w:noProof/>
                <w:webHidden/>
              </w:rPr>
              <w:tab/>
            </w:r>
            <w:r w:rsidR="000042C1">
              <w:rPr>
                <w:noProof/>
                <w:webHidden/>
              </w:rPr>
              <w:fldChar w:fldCharType="begin"/>
            </w:r>
            <w:r w:rsidR="000042C1">
              <w:rPr>
                <w:noProof/>
                <w:webHidden/>
              </w:rPr>
              <w:instrText xml:space="preserve"> PAGEREF _Toc454137091 \h </w:instrText>
            </w:r>
            <w:r w:rsidR="000042C1">
              <w:rPr>
                <w:noProof/>
                <w:webHidden/>
              </w:rPr>
            </w:r>
            <w:r w:rsidR="000042C1">
              <w:rPr>
                <w:noProof/>
                <w:webHidden/>
              </w:rPr>
              <w:fldChar w:fldCharType="separate"/>
            </w:r>
            <w:r w:rsidR="00020F6A">
              <w:rPr>
                <w:noProof/>
                <w:webHidden/>
              </w:rPr>
              <w:t>47</w:t>
            </w:r>
            <w:r w:rsidR="000042C1">
              <w:rPr>
                <w:noProof/>
                <w:webHidden/>
              </w:rPr>
              <w:fldChar w:fldCharType="end"/>
            </w:r>
          </w:hyperlink>
        </w:p>
        <w:p w14:paraId="61823401" w14:textId="7816E9BF" w:rsidR="000042C1" w:rsidRDefault="0002306C">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92" w:history="1">
            <w:r w:rsidR="000042C1" w:rsidRPr="00B362B8">
              <w:rPr>
                <w:rStyle w:val="Hipervnculo"/>
                <w:noProof/>
              </w:rPr>
              <w:t>6.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Mejoras futuras</w:t>
            </w:r>
            <w:r w:rsidR="000042C1">
              <w:rPr>
                <w:noProof/>
                <w:webHidden/>
              </w:rPr>
              <w:tab/>
            </w:r>
            <w:r w:rsidR="000042C1">
              <w:rPr>
                <w:noProof/>
                <w:webHidden/>
              </w:rPr>
              <w:fldChar w:fldCharType="begin"/>
            </w:r>
            <w:r w:rsidR="000042C1">
              <w:rPr>
                <w:noProof/>
                <w:webHidden/>
              </w:rPr>
              <w:instrText xml:space="preserve"> PAGEREF _Toc454137092 \h </w:instrText>
            </w:r>
            <w:r w:rsidR="000042C1">
              <w:rPr>
                <w:noProof/>
                <w:webHidden/>
              </w:rPr>
            </w:r>
            <w:r w:rsidR="000042C1">
              <w:rPr>
                <w:noProof/>
                <w:webHidden/>
              </w:rPr>
              <w:fldChar w:fldCharType="separate"/>
            </w:r>
            <w:r w:rsidR="00020F6A">
              <w:rPr>
                <w:noProof/>
                <w:webHidden/>
              </w:rPr>
              <w:t>47</w:t>
            </w:r>
            <w:r w:rsidR="000042C1">
              <w:rPr>
                <w:noProof/>
                <w:webHidden/>
              </w:rPr>
              <w:fldChar w:fldCharType="end"/>
            </w:r>
          </w:hyperlink>
        </w:p>
        <w:p w14:paraId="5B11EFD1" w14:textId="2DF5D39C" w:rsidR="000042C1" w:rsidRDefault="0002306C">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93" w:history="1">
            <w:r w:rsidR="000042C1" w:rsidRPr="00B362B8">
              <w:rPr>
                <w:rStyle w:val="Hipervnculo"/>
                <w:noProof/>
              </w:rPr>
              <w:t>7.</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Bibliografía</w:t>
            </w:r>
            <w:r w:rsidR="000042C1">
              <w:rPr>
                <w:noProof/>
                <w:webHidden/>
              </w:rPr>
              <w:tab/>
            </w:r>
            <w:r w:rsidR="000042C1">
              <w:rPr>
                <w:noProof/>
                <w:webHidden/>
              </w:rPr>
              <w:fldChar w:fldCharType="begin"/>
            </w:r>
            <w:r w:rsidR="000042C1">
              <w:rPr>
                <w:noProof/>
                <w:webHidden/>
              </w:rPr>
              <w:instrText xml:space="preserve"> PAGEREF _Toc454137093 \h </w:instrText>
            </w:r>
            <w:r w:rsidR="000042C1">
              <w:rPr>
                <w:noProof/>
                <w:webHidden/>
              </w:rPr>
            </w:r>
            <w:r w:rsidR="000042C1">
              <w:rPr>
                <w:noProof/>
                <w:webHidden/>
              </w:rPr>
              <w:fldChar w:fldCharType="separate"/>
            </w:r>
            <w:r w:rsidR="00020F6A">
              <w:rPr>
                <w:noProof/>
                <w:webHidden/>
              </w:rPr>
              <w:t>49</w:t>
            </w:r>
            <w:r w:rsidR="000042C1">
              <w:rPr>
                <w:noProof/>
                <w:webHidden/>
              </w:rPr>
              <w:fldChar w:fldCharType="end"/>
            </w:r>
          </w:hyperlink>
        </w:p>
        <w:p w14:paraId="5A29FC84" w14:textId="551CEDE0" w:rsidR="000042C1" w:rsidRDefault="0002306C">
          <w:pPr>
            <w:pStyle w:val="TDC1"/>
            <w:tabs>
              <w:tab w:val="right" w:leader="dot" w:pos="8488"/>
            </w:tabs>
            <w:rPr>
              <w:rFonts w:asciiTheme="minorHAnsi" w:eastAsiaTheme="minorEastAsia" w:hAnsiTheme="minorHAnsi" w:cstheme="minorBidi"/>
              <w:noProof/>
              <w:sz w:val="22"/>
              <w:szCs w:val="22"/>
              <w:lang w:val="es-ES" w:eastAsia="es-ES"/>
            </w:rPr>
          </w:pPr>
          <w:hyperlink w:anchor="_Toc454137094" w:history="1">
            <w:r w:rsidR="000042C1" w:rsidRPr="00B362B8">
              <w:rPr>
                <w:rStyle w:val="Hipervnculo"/>
                <w:noProof/>
              </w:rPr>
              <w:t>Anexo A – Operaciones de Nutch</w:t>
            </w:r>
            <w:r w:rsidR="000042C1">
              <w:rPr>
                <w:noProof/>
                <w:webHidden/>
              </w:rPr>
              <w:tab/>
            </w:r>
            <w:r w:rsidR="000042C1">
              <w:rPr>
                <w:noProof/>
                <w:webHidden/>
              </w:rPr>
              <w:fldChar w:fldCharType="begin"/>
            </w:r>
            <w:r w:rsidR="000042C1">
              <w:rPr>
                <w:noProof/>
                <w:webHidden/>
              </w:rPr>
              <w:instrText xml:space="preserve"> PAGEREF _Toc454137094 \h </w:instrText>
            </w:r>
            <w:r w:rsidR="000042C1">
              <w:rPr>
                <w:noProof/>
                <w:webHidden/>
              </w:rPr>
            </w:r>
            <w:r w:rsidR="000042C1">
              <w:rPr>
                <w:noProof/>
                <w:webHidden/>
              </w:rPr>
              <w:fldChar w:fldCharType="separate"/>
            </w:r>
            <w:r w:rsidR="00020F6A">
              <w:rPr>
                <w:noProof/>
                <w:webHidden/>
              </w:rPr>
              <w:t>51</w:t>
            </w:r>
            <w:r w:rsidR="000042C1">
              <w:rPr>
                <w:noProof/>
                <w:webHidden/>
              </w:rPr>
              <w:fldChar w:fldCharType="end"/>
            </w:r>
          </w:hyperlink>
        </w:p>
        <w:p w14:paraId="17C93AC2" w14:textId="63E43CB9" w:rsidR="000042C1" w:rsidRDefault="0002306C">
          <w:pPr>
            <w:pStyle w:val="TDC1"/>
            <w:tabs>
              <w:tab w:val="right" w:leader="dot" w:pos="8488"/>
            </w:tabs>
            <w:rPr>
              <w:rFonts w:asciiTheme="minorHAnsi" w:eastAsiaTheme="minorEastAsia" w:hAnsiTheme="minorHAnsi" w:cstheme="minorBidi"/>
              <w:noProof/>
              <w:sz w:val="22"/>
              <w:szCs w:val="22"/>
              <w:lang w:val="es-ES" w:eastAsia="es-ES"/>
            </w:rPr>
          </w:pPr>
          <w:hyperlink w:anchor="_Toc454137095" w:history="1">
            <w:r w:rsidR="000042C1" w:rsidRPr="00B362B8">
              <w:rPr>
                <w:rStyle w:val="Hipervnculo"/>
                <w:noProof/>
              </w:rPr>
              <w:t>Anexo B – Manual de GeoCrawler</w:t>
            </w:r>
            <w:r w:rsidR="000042C1">
              <w:rPr>
                <w:noProof/>
                <w:webHidden/>
              </w:rPr>
              <w:tab/>
            </w:r>
            <w:r w:rsidR="000042C1">
              <w:rPr>
                <w:noProof/>
                <w:webHidden/>
              </w:rPr>
              <w:fldChar w:fldCharType="begin"/>
            </w:r>
            <w:r w:rsidR="000042C1">
              <w:rPr>
                <w:noProof/>
                <w:webHidden/>
              </w:rPr>
              <w:instrText xml:space="preserve"> PAGEREF _Toc454137095 \h </w:instrText>
            </w:r>
            <w:r w:rsidR="000042C1">
              <w:rPr>
                <w:noProof/>
                <w:webHidden/>
              </w:rPr>
            </w:r>
            <w:r w:rsidR="000042C1">
              <w:rPr>
                <w:noProof/>
                <w:webHidden/>
              </w:rPr>
              <w:fldChar w:fldCharType="separate"/>
            </w:r>
            <w:r w:rsidR="00020F6A">
              <w:rPr>
                <w:noProof/>
                <w:webHidden/>
              </w:rPr>
              <w:t>52</w:t>
            </w:r>
            <w:r w:rsidR="000042C1">
              <w:rPr>
                <w:noProof/>
                <w:webHidden/>
              </w:rPr>
              <w:fldChar w:fldCharType="end"/>
            </w:r>
          </w:hyperlink>
        </w:p>
        <w:p w14:paraId="1DDFE00C" w14:textId="34E015B5" w:rsidR="000042C1" w:rsidRDefault="0002306C">
          <w:pPr>
            <w:pStyle w:val="TDC2"/>
            <w:tabs>
              <w:tab w:val="right" w:leader="dot" w:pos="8488"/>
            </w:tabs>
            <w:rPr>
              <w:rFonts w:asciiTheme="minorHAnsi" w:eastAsiaTheme="minorEastAsia" w:hAnsiTheme="minorHAnsi" w:cstheme="minorBidi"/>
              <w:noProof/>
              <w:sz w:val="22"/>
              <w:szCs w:val="22"/>
              <w:lang w:val="es-ES" w:eastAsia="es-ES"/>
            </w:rPr>
          </w:pPr>
          <w:hyperlink w:anchor="_Toc454137096" w:history="1">
            <w:r w:rsidR="000042C1" w:rsidRPr="00B362B8">
              <w:rPr>
                <w:rStyle w:val="Hipervnculo"/>
                <w:noProof/>
              </w:rPr>
              <w:t>Compilación</w:t>
            </w:r>
            <w:r w:rsidR="000042C1">
              <w:rPr>
                <w:noProof/>
                <w:webHidden/>
              </w:rPr>
              <w:tab/>
            </w:r>
            <w:r w:rsidR="000042C1">
              <w:rPr>
                <w:noProof/>
                <w:webHidden/>
              </w:rPr>
              <w:fldChar w:fldCharType="begin"/>
            </w:r>
            <w:r w:rsidR="000042C1">
              <w:rPr>
                <w:noProof/>
                <w:webHidden/>
              </w:rPr>
              <w:instrText xml:space="preserve"> PAGEREF _Toc454137096 \h </w:instrText>
            </w:r>
            <w:r w:rsidR="000042C1">
              <w:rPr>
                <w:noProof/>
                <w:webHidden/>
              </w:rPr>
            </w:r>
            <w:r w:rsidR="000042C1">
              <w:rPr>
                <w:noProof/>
                <w:webHidden/>
              </w:rPr>
              <w:fldChar w:fldCharType="separate"/>
            </w:r>
            <w:r w:rsidR="00020F6A">
              <w:rPr>
                <w:noProof/>
                <w:webHidden/>
              </w:rPr>
              <w:t>52</w:t>
            </w:r>
            <w:r w:rsidR="000042C1">
              <w:rPr>
                <w:noProof/>
                <w:webHidden/>
              </w:rPr>
              <w:fldChar w:fldCharType="end"/>
            </w:r>
          </w:hyperlink>
        </w:p>
        <w:p w14:paraId="30A2EF59" w14:textId="06136AC4" w:rsidR="000042C1" w:rsidRDefault="0002306C">
          <w:pPr>
            <w:pStyle w:val="TDC2"/>
            <w:tabs>
              <w:tab w:val="right" w:leader="dot" w:pos="8488"/>
            </w:tabs>
            <w:rPr>
              <w:rFonts w:asciiTheme="minorHAnsi" w:eastAsiaTheme="minorEastAsia" w:hAnsiTheme="minorHAnsi" w:cstheme="minorBidi"/>
              <w:noProof/>
              <w:sz w:val="22"/>
              <w:szCs w:val="22"/>
              <w:lang w:val="es-ES" w:eastAsia="es-ES"/>
            </w:rPr>
          </w:pPr>
          <w:hyperlink w:anchor="_Toc454137097" w:history="1">
            <w:r w:rsidR="000042C1" w:rsidRPr="00B362B8">
              <w:rPr>
                <w:rStyle w:val="Hipervnculo"/>
                <w:noProof/>
              </w:rPr>
              <w:t>Ejecución</w:t>
            </w:r>
            <w:r w:rsidR="000042C1">
              <w:rPr>
                <w:noProof/>
                <w:webHidden/>
              </w:rPr>
              <w:tab/>
            </w:r>
            <w:r w:rsidR="000042C1">
              <w:rPr>
                <w:noProof/>
                <w:webHidden/>
              </w:rPr>
              <w:fldChar w:fldCharType="begin"/>
            </w:r>
            <w:r w:rsidR="000042C1">
              <w:rPr>
                <w:noProof/>
                <w:webHidden/>
              </w:rPr>
              <w:instrText xml:space="preserve"> PAGEREF _Toc454137097 \h </w:instrText>
            </w:r>
            <w:r w:rsidR="000042C1">
              <w:rPr>
                <w:noProof/>
                <w:webHidden/>
              </w:rPr>
            </w:r>
            <w:r w:rsidR="000042C1">
              <w:rPr>
                <w:noProof/>
                <w:webHidden/>
              </w:rPr>
              <w:fldChar w:fldCharType="separate"/>
            </w:r>
            <w:r w:rsidR="00020F6A">
              <w:rPr>
                <w:noProof/>
                <w:webHidden/>
              </w:rPr>
              <w:t>52</w:t>
            </w:r>
            <w:r w:rsidR="000042C1">
              <w:rPr>
                <w:noProof/>
                <w:webHidden/>
              </w:rPr>
              <w:fldChar w:fldCharType="end"/>
            </w:r>
          </w:hyperlink>
        </w:p>
        <w:p w14:paraId="75C4EBA4" w14:textId="67EC50C5" w:rsidR="000042C1" w:rsidRDefault="0002306C">
          <w:pPr>
            <w:pStyle w:val="TDC1"/>
            <w:tabs>
              <w:tab w:val="right" w:leader="dot" w:pos="8488"/>
            </w:tabs>
            <w:rPr>
              <w:rFonts w:asciiTheme="minorHAnsi" w:eastAsiaTheme="minorEastAsia" w:hAnsiTheme="minorHAnsi" w:cstheme="minorBidi"/>
              <w:noProof/>
              <w:sz w:val="22"/>
              <w:szCs w:val="22"/>
              <w:lang w:val="es-ES" w:eastAsia="es-ES"/>
            </w:rPr>
          </w:pPr>
          <w:hyperlink w:anchor="_Toc454137098" w:history="1">
            <w:r w:rsidR="000042C1" w:rsidRPr="00B362B8">
              <w:rPr>
                <w:rStyle w:val="Hipervnculo"/>
                <w:noProof/>
              </w:rPr>
              <w:t>Anexo C – Tipos de recursos OGC</w:t>
            </w:r>
            <w:r w:rsidR="000042C1">
              <w:rPr>
                <w:noProof/>
                <w:webHidden/>
              </w:rPr>
              <w:tab/>
            </w:r>
            <w:r w:rsidR="000042C1">
              <w:rPr>
                <w:noProof/>
                <w:webHidden/>
              </w:rPr>
              <w:fldChar w:fldCharType="begin"/>
            </w:r>
            <w:r w:rsidR="000042C1">
              <w:rPr>
                <w:noProof/>
                <w:webHidden/>
              </w:rPr>
              <w:instrText xml:space="preserve"> PAGEREF _Toc454137098 \h </w:instrText>
            </w:r>
            <w:r w:rsidR="000042C1">
              <w:rPr>
                <w:noProof/>
                <w:webHidden/>
              </w:rPr>
            </w:r>
            <w:r w:rsidR="000042C1">
              <w:rPr>
                <w:noProof/>
                <w:webHidden/>
              </w:rPr>
              <w:fldChar w:fldCharType="separate"/>
            </w:r>
            <w:r w:rsidR="00020F6A">
              <w:rPr>
                <w:noProof/>
                <w:webHidden/>
              </w:rPr>
              <w:t>53</w:t>
            </w:r>
            <w:r w:rsidR="000042C1">
              <w:rPr>
                <w:noProof/>
                <w:webHidden/>
              </w:rPr>
              <w:fldChar w:fldCharType="end"/>
            </w:r>
          </w:hyperlink>
        </w:p>
        <w:p w14:paraId="1E90E944" w14:textId="0651F6A2" w:rsidR="000042C1" w:rsidRDefault="0002306C">
          <w:pPr>
            <w:pStyle w:val="TDC3"/>
            <w:tabs>
              <w:tab w:val="right" w:leader="dot" w:pos="8488"/>
            </w:tabs>
            <w:rPr>
              <w:rFonts w:asciiTheme="minorHAnsi" w:eastAsiaTheme="minorEastAsia" w:hAnsiTheme="minorHAnsi" w:cstheme="minorBidi"/>
              <w:noProof/>
              <w:sz w:val="22"/>
              <w:szCs w:val="22"/>
              <w:lang w:val="es-ES" w:eastAsia="es-ES"/>
            </w:rPr>
          </w:pPr>
          <w:hyperlink w:anchor="_Toc454137099" w:history="1">
            <w:r w:rsidR="000042C1" w:rsidRPr="00B362B8">
              <w:rPr>
                <w:rStyle w:val="Hipervnculo"/>
                <w:noProof/>
                <w:lang w:val="es-ES"/>
              </w:rPr>
              <w:t>WPS</w:t>
            </w:r>
            <w:r w:rsidR="000042C1">
              <w:rPr>
                <w:noProof/>
                <w:webHidden/>
              </w:rPr>
              <w:tab/>
            </w:r>
            <w:r w:rsidR="000042C1">
              <w:rPr>
                <w:noProof/>
                <w:webHidden/>
              </w:rPr>
              <w:fldChar w:fldCharType="begin"/>
            </w:r>
            <w:r w:rsidR="000042C1">
              <w:rPr>
                <w:noProof/>
                <w:webHidden/>
              </w:rPr>
              <w:instrText xml:space="preserve"> PAGEREF _Toc454137099 \h </w:instrText>
            </w:r>
            <w:r w:rsidR="000042C1">
              <w:rPr>
                <w:noProof/>
                <w:webHidden/>
              </w:rPr>
            </w:r>
            <w:r w:rsidR="000042C1">
              <w:rPr>
                <w:noProof/>
                <w:webHidden/>
              </w:rPr>
              <w:fldChar w:fldCharType="separate"/>
            </w:r>
            <w:r w:rsidR="00020F6A">
              <w:rPr>
                <w:noProof/>
                <w:webHidden/>
              </w:rPr>
              <w:t>53</w:t>
            </w:r>
            <w:r w:rsidR="000042C1">
              <w:rPr>
                <w:noProof/>
                <w:webHidden/>
              </w:rPr>
              <w:fldChar w:fldCharType="end"/>
            </w:r>
          </w:hyperlink>
        </w:p>
        <w:p w14:paraId="3851A4C1" w14:textId="78F550AA" w:rsidR="000042C1" w:rsidRDefault="0002306C">
          <w:pPr>
            <w:pStyle w:val="TDC3"/>
            <w:tabs>
              <w:tab w:val="right" w:leader="dot" w:pos="8488"/>
            </w:tabs>
            <w:rPr>
              <w:rFonts w:asciiTheme="minorHAnsi" w:eastAsiaTheme="minorEastAsia" w:hAnsiTheme="minorHAnsi" w:cstheme="minorBidi"/>
              <w:noProof/>
              <w:sz w:val="22"/>
              <w:szCs w:val="22"/>
              <w:lang w:val="es-ES" w:eastAsia="es-ES"/>
            </w:rPr>
          </w:pPr>
          <w:hyperlink w:anchor="_Toc454137100" w:history="1">
            <w:r w:rsidR="000042C1" w:rsidRPr="00B362B8">
              <w:rPr>
                <w:rStyle w:val="Hipervnculo"/>
                <w:noProof/>
                <w:lang w:val="es-ES"/>
              </w:rPr>
              <w:t>WCTS</w:t>
            </w:r>
            <w:r w:rsidR="000042C1">
              <w:rPr>
                <w:noProof/>
                <w:webHidden/>
              </w:rPr>
              <w:tab/>
            </w:r>
            <w:r w:rsidR="000042C1">
              <w:rPr>
                <w:noProof/>
                <w:webHidden/>
              </w:rPr>
              <w:fldChar w:fldCharType="begin"/>
            </w:r>
            <w:r w:rsidR="000042C1">
              <w:rPr>
                <w:noProof/>
                <w:webHidden/>
              </w:rPr>
              <w:instrText xml:space="preserve"> PAGEREF _Toc454137100 \h </w:instrText>
            </w:r>
            <w:r w:rsidR="000042C1">
              <w:rPr>
                <w:noProof/>
                <w:webHidden/>
              </w:rPr>
            </w:r>
            <w:r w:rsidR="000042C1">
              <w:rPr>
                <w:noProof/>
                <w:webHidden/>
              </w:rPr>
              <w:fldChar w:fldCharType="separate"/>
            </w:r>
            <w:r w:rsidR="00020F6A">
              <w:rPr>
                <w:noProof/>
                <w:webHidden/>
              </w:rPr>
              <w:t>53</w:t>
            </w:r>
            <w:r w:rsidR="000042C1">
              <w:rPr>
                <w:noProof/>
                <w:webHidden/>
              </w:rPr>
              <w:fldChar w:fldCharType="end"/>
            </w:r>
          </w:hyperlink>
        </w:p>
        <w:p w14:paraId="2F2A4BCB" w14:textId="735D2DA5" w:rsidR="000042C1" w:rsidRDefault="0002306C">
          <w:pPr>
            <w:pStyle w:val="TDC3"/>
            <w:tabs>
              <w:tab w:val="right" w:leader="dot" w:pos="8488"/>
            </w:tabs>
            <w:rPr>
              <w:rFonts w:asciiTheme="minorHAnsi" w:eastAsiaTheme="minorEastAsia" w:hAnsiTheme="minorHAnsi" w:cstheme="minorBidi"/>
              <w:noProof/>
              <w:sz w:val="22"/>
              <w:szCs w:val="22"/>
              <w:lang w:val="es-ES" w:eastAsia="es-ES"/>
            </w:rPr>
          </w:pPr>
          <w:hyperlink w:anchor="_Toc454137101" w:history="1">
            <w:r w:rsidR="000042C1" w:rsidRPr="00B362B8">
              <w:rPr>
                <w:rStyle w:val="Hipervnculo"/>
                <w:noProof/>
                <w:lang w:val="es-ES"/>
              </w:rPr>
              <w:t>WMS</w:t>
            </w:r>
            <w:r w:rsidR="000042C1">
              <w:rPr>
                <w:noProof/>
                <w:webHidden/>
              </w:rPr>
              <w:tab/>
            </w:r>
            <w:r w:rsidR="000042C1">
              <w:rPr>
                <w:noProof/>
                <w:webHidden/>
              </w:rPr>
              <w:fldChar w:fldCharType="begin"/>
            </w:r>
            <w:r w:rsidR="000042C1">
              <w:rPr>
                <w:noProof/>
                <w:webHidden/>
              </w:rPr>
              <w:instrText xml:space="preserve"> PAGEREF _Toc454137101 \h </w:instrText>
            </w:r>
            <w:r w:rsidR="000042C1">
              <w:rPr>
                <w:noProof/>
                <w:webHidden/>
              </w:rPr>
            </w:r>
            <w:r w:rsidR="000042C1">
              <w:rPr>
                <w:noProof/>
                <w:webHidden/>
              </w:rPr>
              <w:fldChar w:fldCharType="separate"/>
            </w:r>
            <w:r w:rsidR="00020F6A">
              <w:rPr>
                <w:noProof/>
                <w:webHidden/>
              </w:rPr>
              <w:t>53</w:t>
            </w:r>
            <w:r w:rsidR="000042C1">
              <w:rPr>
                <w:noProof/>
                <w:webHidden/>
              </w:rPr>
              <w:fldChar w:fldCharType="end"/>
            </w:r>
          </w:hyperlink>
        </w:p>
        <w:p w14:paraId="04AA6FC2" w14:textId="019F1162" w:rsidR="000042C1" w:rsidRDefault="0002306C">
          <w:pPr>
            <w:pStyle w:val="TDC3"/>
            <w:tabs>
              <w:tab w:val="right" w:leader="dot" w:pos="8488"/>
            </w:tabs>
            <w:rPr>
              <w:rFonts w:asciiTheme="minorHAnsi" w:eastAsiaTheme="minorEastAsia" w:hAnsiTheme="minorHAnsi" w:cstheme="minorBidi"/>
              <w:noProof/>
              <w:sz w:val="22"/>
              <w:szCs w:val="22"/>
              <w:lang w:val="es-ES" w:eastAsia="es-ES"/>
            </w:rPr>
          </w:pPr>
          <w:hyperlink w:anchor="_Toc454137102" w:history="1">
            <w:r w:rsidR="000042C1" w:rsidRPr="00B362B8">
              <w:rPr>
                <w:rStyle w:val="Hipervnculo"/>
                <w:noProof/>
                <w:lang w:val="es-ES"/>
              </w:rPr>
              <w:t>WFS</w:t>
            </w:r>
            <w:r w:rsidR="000042C1">
              <w:rPr>
                <w:noProof/>
                <w:webHidden/>
              </w:rPr>
              <w:tab/>
            </w:r>
            <w:r w:rsidR="000042C1">
              <w:rPr>
                <w:noProof/>
                <w:webHidden/>
              </w:rPr>
              <w:fldChar w:fldCharType="begin"/>
            </w:r>
            <w:r w:rsidR="000042C1">
              <w:rPr>
                <w:noProof/>
                <w:webHidden/>
              </w:rPr>
              <w:instrText xml:space="preserve"> PAGEREF _Toc454137102 \h </w:instrText>
            </w:r>
            <w:r w:rsidR="000042C1">
              <w:rPr>
                <w:noProof/>
                <w:webHidden/>
              </w:rPr>
            </w:r>
            <w:r w:rsidR="000042C1">
              <w:rPr>
                <w:noProof/>
                <w:webHidden/>
              </w:rPr>
              <w:fldChar w:fldCharType="separate"/>
            </w:r>
            <w:r w:rsidR="00020F6A">
              <w:rPr>
                <w:noProof/>
                <w:webHidden/>
              </w:rPr>
              <w:t>53</w:t>
            </w:r>
            <w:r w:rsidR="000042C1">
              <w:rPr>
                <w:noProof/>
                <w:webHidden/>
              </w:rPr>
              <w:fldChar w:fldCharType="end"/>
            </w:r>
          </w:hyperlink>
        </w:p>
        <w:p w14:paraId="198E241F" w14:textId="69E0F888" w:rsidR="000042C1" w:rsidRDefault="0002306C">
          <w:pPr>
            <w:pStyle w:val="TDC3"/>
            <w:tabs>
              <w:tab w:val="right" w:leader="dot" w:pos="8488"/>
            </w:tabs>
            <w:rPr>
              <w:rFonts w:asciiTheme="minorHAnsi" w:eastAsiaTheme="minorEastAsia" w:hAnsiTheme="minorHAnsi" w:cstheme="minorBidi"/>
              <w:noProof/>
              <w:sz w:val="22"/>
              <w:szCs w:val="22"/>
              <w:lang w:val="es-ES" w:eastAsia="es-ES"/>
            </w:rPr>
          </w:pPr>
          <w:hyperlink w:anchor="_Toc454137103" w:history="1">
            <w:r w:rsidR="000042C1" w:rsidRPr="00B362B8">
              <w:rPr>
                <w:rStyle w:val="Hipervnculo"/>
                <w:noProof/>
                <w:lang w:val="es-ES"/>
              </w:rPr>
              <w:t>WMTS</w:t>
            </w:r>
            <w:r w:rsidR="000042C1">
              <w:rPr>
                <w:noProof/>
                <w:webHidden/>
              </w:rPr>
              <w:tab/>
            </w:r>
            <w:r w:rsidR="000042C1">
              <w:rPr>
                <w:noProof/>
                <w:webHidden/>
              </w:rPr>
              <w:fldChar w:fldCharType="begin"/>
            </w:r>
            <w:r w:rsidR="000042C1">
              <w:rPr>
                <w:noProof/>
                <w:webHidden/>
              </w:rPr>
              <w:instrText xml:space="preserve"> PAGEREF _Toc454137103 \h </w:instrText>
            </w:r>
            <w:r w:rsidR="000042C1">
              <w:rPr>
                <w:noProof/>
                <w:webHidden/>
              </w:rPr>
            </w:r>
            <w:r w:rsidR="000042C1">
              <w:rPr>
                <w:noProof/>
                <w:webHidden/>
              </w:rPr>
              <w:fldChar w:fldCharType="separate"/>
            </w:r>
            <w:r w:rsidR="00020F6A">
              <w:rPr>
                <w:noProof/>
                <w:webHidden/>
              </w:rPr>
              <w:t>53</w:t>
            </w:r>
            <w:r w:rsidR="000042C1">
              <w:rPr>
                <w:noProof/>
                <w:webHidden/>
              </w:rPr>
              <w:fldChar w:fldCharType="end"/>
            </w:r>
          </w:hyperlink>
        </w:p>
        <w:p w14:paraId="7D0C670A" w14:textId="2765D563" w:rsidR="000042C1" w:rsidRDefault="0002306C">
          <w:pPr>
            <w:pStyle w:val="TDC3"/>
            <w:tabs>
              <w:tab w:val="right" w:leader="dot" w:pos="8488"/>
            </w:tabs>
            <w:rPr>
              <w:rFonts w:asciiTheme="minorHAnsi" w:eastAsiaTheme="minorEastAsia" w:hAnsiTheme="minorHAnsi" w:cstheme="minorBidi"/>
              <w:noProof/>
              <w:sz w:val="22"/>
              <w:szCs w:val="22"/>
              <w:lang w:val="es-ES" w:eastAsia="es-ES"/>
            </w:rPr>
          </w:pPr>
          <w:hyperlink w:anchor="_Toc454137104" w:history="1">
            <w:r w:rsidR="000042C1" w:rsidRPr="00B362B8">
              <w:rPr>
                <w:rStyle w:val="Hipervnculo"/>
                <w:noProof/>
                <w:lang w:val="es-ES"/>
              </w:rPr>
              <w:t>WCS</w:t>
            </w:r>
            <w:r w:rsidR="000042C1">
              <w:rPr>
                <w:noProof/>
                <w:webHidden/>
              </w:rPr>
              <w:tab/>
            </w:r>
            <w:r w:rsidR="000042C1">
              <w:rPr>
                <w:noProof/>
                <w:webHidden/>
              </w:rPr>
              <w:fldChar w:fldCharType="begin"/>
            </w:r>
            <w:r w:rsidR="000042C1">
              <w:rPr>
                <w:noProof/>
                <w:webHidden/>
              </w:rPr>
              <w:instrText xml:space="preserve"> PAGEREF _Toc454137104 \h </w:instrText>
            </w:r>
            <w:r w:rsidR="000042C1">
              <w:rPr>
                <w:noProof/>
                <w:webHidden/>
              </w:rPr>
            </w:r>
            <w:r w:rsidR="000042C1">
              <w:rPr>
                <w:noProof/>
                <w:webHidden/>
              </w:rPr>
              <w:fldChar w:fldCharType="separate"/>
            </w:r>
            <w:r w:rsidR="00020F6A">
              <w:rPr>
                <w:noProof/>
                <w:webHidden/>
              </w:rPr>
              <w:t>53</w:t>
            </w:r>
            <w:r w:rsidR="000042C1">
              <w:rPr>
                <w:noProof/>
                <w:webHidden/>
              </w:rPr>
              <w:fldChar w:fldCharType="end"/>
            </w:r>
          </w:hyperlink>
        </w:p>
        <w:p w14:paraId="5FD9EA29" w14:textId="1402B335" w:rsidR="000042C1" w:rsidRDefault="0002306C">
          <w:pPr>
            <w:pStyle w:val="TDC3"/>
            <w:tabs>
              <w:tab w:val="right" w:leader="dot" w:pos="8488"/>
            </w:tabs>
            <w:rPr>
              <w:rFonts w:asciiTheme="minorHAnsi" w:eastAsiaTheme="minorEastAsia" w:hAnsiTheme="minorHAnsi" w:cstheme="minorBidi"/>
              <w:noProof/>
              <w:sz w:val="22"/>
              <w:szCs w:val="22"/>
              <w:lang w:val="es-ES" w:eastAsia="es-ES"/>
            </w:rPr>
          </w:pPr>
          <w:hyperlink w:anchor="_Toc454137105" w:history="1">
            <w:r w:rsidR="000042C1" w:rsidRPr="00B362B8">
              <w:rPr>
                <w:rStyle w:val="Hipervnculo"/>
                <w:noProof/>
                <w:lang w:val="es-ES"/>
              </w:rPr>
              <w:t>CSW</w:t>
            </w:r>
            <w:r w:rsidR="000042C1">
              <w:rPr>
                <w:noProof/>
                <w:webHidden/>
              </w:rPr>
              <w:tab/>
            </w:r>
            <w:r w:rsidR="000042C1">
              <w:rPr>
                <w:noProof/>
                <w:webHidden/>
              </w:rPr>
              <w:fldChar w:fldCharType="begin"/>
            </w:r>
            <w:r w:rsidR="000042C1">
              <w:rPr>
                <w:noProof/>
                <w:webHidden/>
              </w:rPr>
              <w:instrText xml:space="preserve"> PAGEREF _Toc454137105 \h </w:instrText>
            </w:r>
            <w:r w:rsidR="000042C1">
              <w:rPr>
                <w:noProof/>
                <w:webHidden/>
              </w:rPr>
            </w:r>
            <w:r w:rsidR="000042C1">
              <w:rPr>
                <w:noProof/>
                <w:webHidden/>
              </w:rPr>
              <w:fldChar w:fldCharType="separate"/>
            </w:r>
            <w:r w:rsidR="00020F6A">
              <w:rPr>
                <w:noProof/>
                <w:webHidden/>
              </w:rPr>
              <w:t>54</w:t>
            </w:r>
            <w:r w:rsidR="000042C1">
              <w:rPr>
                <w:noProof/>
                <w:webHidden/>
              </w:rPr>
              <w:fldChar w:fldCharType="end"/>
            </w:r>
          </w:hyperlink>
        </w:p>
        <w:p w14:paraId="45F906BA" w14:textId="43D5B024" w:rsidR="000042C1" w:rsidRDefault="0002306C">
          <w:pPr>
            <w:pStyle w:val="TDC1"/>
            <w:tabs>
              <w:tab w:val="right" w:leader="dot" w:pos="8488"/>
            </w:tabs>
            <w:rPr>
              <w:rFonts w:asciiTheme="minorHAnsi" w:eastAsiaTheme="minorEastAsia" w:hAnsiTheme="minorHAnsi" w:cstheme="minorBidi"/>
              <w:noProof/>
              <w:sz w:val="22"/>
              <w:szCs w:val="22"/>
              <w:lang w:val="es-ES" w:eastAsia="es-ES"/>
            </w:rPr>
          </w:pPr>
          <w:hyperlink w:anchor="_Toc454137106" w:history="1">
            <w:r w:rsidR="000042C1" w:rsidRPr="00B362B8">
              <w:rPr>
                <w:rStyle w:val="Hipervnculo"/>
                <w:noProof/>
              </w:rPr>
              <w:t>Anexo E – Cronograma</w:t>
            </w:r>
            <w:r w:rsidR="000042C1">
              <w:rPr>
                <w:noProof/>
                <w:webHidden/>
              </w:rPr>
              <w:tab/>
            </w:r>
            <w:r w:rsidR="000042C1">
              <w:rPr>
                <w:noProof/>
                <w:webHidden/>
              </w:rPr>
              <w:fldChar w:fldCharType="begin"/>
            </w:r>
            <w:r w:rsidR="000042C1">
              <w:rPr>
                <w:noProof/>
                <w:webHidden/>
              </w:rPr>
              <w:instrText xml:space="preserve"> PAGEREF _Toc454137106 \h </w:instrText>
            </w:r>
            <w:r w:rsidR="000042C1">
              <w:rPr>
                <w:noProof/>
                <w:webHidden/>
              </w:rPr>
            </w:r>
            <w:r w:rsidR="000042C1">
              <w:rPr>
                <w:noProof/>
                <w:webHidden/>
              </w:rPr>
              <w:fldChar w:fldCharType="separate"/>
            </w:r>
            <w:r w:rsidR="00020F6A">
              <w:rPr>
                <w:noProof/>
                <w:webHidden/>
              </w:rPr>
              <w:t>55</w:t>
            </w:r>
            <w:r w:rsidR="000042C1">
              <w:rPr>
                <w:noProof/>
                <w:webHidden/>
              </w:rPr>
              <w:fldChar w:fldCharType="end"/>
            </w:r>
          </w:hyperlink>
        </w:p>
        <w:p w14:paraId="7D83F39F" w14:textId="79885863" w:rsidR="000042C1" w:rsidRDefault="0002306C">
          <w:pPr>
            <w:pStyle w:val="TDC1"/>
            <w:tabs>
              <w:tab w:val="right" w:leader="dot" w:pos="8488"/>
            </w:tabs>
            <w:rPr>
              <w:rFonts w:asciiTheme="minorHAnsi" w:eastAsiaTheme="minorEastAsia" w:hAnsiTheme="minorHAnsi" w:cstheme="minorBidi"/>
              <w:noProof/>
              <w:sz w:val="22"/>
              <w:szCs w:val="22"/>
              <w:lang w:val="es-ES" w:eastAsia="es-ES"/>
            </w:rPr>
          </w:pPr>
          <w:hyperlink w:anchor="_Toc454137107" w:history="1">
            <w:r w:rsidR="000042C1" w:rsidRPr="00B362B8">
              <w:rPr>
                <w:rStyle w:val="Hipervnculo"/>
                <w:noProof/>
              </w:rPr>
              <w:t>Anexo F – DOM</w:t>
            </w:r>
            <w:r w:rsidR="000042C1">
              <w:rPr>
                <w:noProof/>
                <w:webHidden/>
              </w:rPr>
              <w:tab/>
            </w:r>
            <w:r w:rsidR="000042C1">
              <w:rPr>
                <w:noProof/>
                <w:webHidden/>
              </w:rPr>
              <w:fldChar w:fldCharType="begin"/>
            </w:r>
            <w:r w:rsidR="000042C1">
              <w:rPr>
                <w:noProof/>
                <w:webHidden/>
              </w:rPr>
              <w:instrText xml:space="preserve"> PAGEREF _Toc454137107 \h </w:instrText>
            </w:r>
            <w:r w:rsidR="000042C1">
              <w:rPr>
                <w:noProof/>
                <w:webHidden/>
              </w:rPr>
            </w:r>
            <w:r w:rsidR="000042C1">
              <w:rPr>
                <w:noProof/>
                <w:webHidden/>
              </w:rPr>
              <w:fldChar w:fldCharType="separate"/>
            </w:r>
            <w:r w:rsidR="00020F6A">
              <w:rPr>
                <w:noProof/>
                <w:webHidden/>
              </w:rPr>
              <w:t>59</w:t>
            </w:r>
            <w:r w:rsidR="000042C1">
              <w:rPr>
                <w:noProof/>
                <w:webHidden/>
              </w:rPr>
              <w:fldChar w:fldCharType="end"/>
            </w:r>
          </w:hyperlink>
        </w:p>
        <w:p w14:paraId="14482791" w14:textId="0D116416" w:rsidR="009F2E71" w:rsidRDefault="0013575C" w:rsidP="002441BF">
          <w:pPr>
            <w:rPr>
              <w:szCs w:val="28"/>
            </w:rPr>
          </w:pPr>
          <w:r>
            <w:rPr>
              <w:b/>
              <w:bCs/>
            </w:rPr>
            <w:fldChar w:fldCharType="end"/>
          </w:r>
        </w:p>
      </w:sdtContent>
    </w:sdt>
    <w:p w14:paraId="26897209" w14:textId="3C36B3C0" w:rsidR="009F2E71" w:rsidRDefault="009F2E71" w:rsidP="009F2E71">
      <w:pPr>
        <w:tabs>
          <w:tab w:val="left" w:pos="2407"/>
        </w:tabs>
        <w:rPr>
          <w:szCs w:val="28"/>
        </w:rPr>
      </w:pPr>
      <w:r>
        <w:rPr>
          <w:szCs w:val="28"/>
        </w:rPr>
        <w:tab/>
      </w:r>
    </w:p>
    <w:p w14:paraId="199AA1DF" w14:textId="39C764AC" w:rsidR="007F5CBC" w:rsidRDefault="007F5CBC" w:rsidP="009F2E71">
      <w:pPr>
        <w:tabs>
          <w:tab w:val="left" w:pos="2407"/>
        </w:tabs>
        <w:rPr>
          <w:szCs w:val="28"/>
        </w:rPr>
      </w:pPr>
    </w:p>
    <w:p w14:paraId="316DFEE4" w14:textId="7DD9639A" w:rsidR="007F5CBC" w:rsidRDefault="007F5CBC" w:rsidP="009F2E71">
      <w:pPr>
        <w:tabs>
          <w:tab w:val="left" w:pos="2407"/>
        </w:tabs>
        <w:rPr>
          <w:szCs w:val="28"/>
        </w:rPr>
      </w:pPr>
    </w:p>
    <w:p w14:paraId="17CF12CB" w14:textId="7B8B4B4D" w:rsidR="007F5CBC" w:rsidRDefault="007F5CBC" w:rsidP="009F2E71">
      <w:pPr>
        <w:tabs>
          <w:tab w:val="left" w:pos="2407"/>
        </w:tabs>
        <w:rPr>
          <w:szCs w:val="28"/>
        </w:rPr>
      </w:pPr>
    </w:p>
    <w:p w14:paraId="29D4B5FF" w14:textId="5F3A98AC" w:rsidR="007F5CBC" w:rsidRDefault="007F5CBC" w:rsidP="009F2E71">
      <w:pPr>
        <w:tabs>
          <w:tab w:val="left" w:pos="2407"/>
        </w:tabs>
        <w:rPr>
          <w:szCs w:val="28"/>
        </w:rPr>
      </w:pPr>
    </w:p>
    <w:p w14:paraId="65FFF1DF" w14:textId="04E56575" w:rsidR="007F5CBC" w:rsidRDefault="007F5CBC" w:rsidP="009F2E71">
      <w:pPr>
        <w:tabs>
          <w:tab w:val="left" w:pos="2407"/>
        </w:tabs>
        <w:rPr>
          <w:szCs w:val="28"/>
        </w:rPr>
      </w:pPr>
    </w:p>
    <w:p w14:paraId="6F71E782" w14:textId="662B13F0" w:rsidR="007F5CBC" w:rsidRDefault="007F5CBC" w:rsidP="009F2E71">
      <w:pPr>
        <w:tabs>
          <w:tab w:val="left" w:pos="2407"/>
        </w:tabs>
        <w:rPr>
          <w:szCs w:val="28"/>
        </w:rPr>
      </w:pPr>
    </w:p>
    <w:p w14:paraId="1DA8BEEC" w14:textId="05BB6004" w:rsidR="007F5CBC" w:rsidRDefault="007F5CBC" w:rsidP="009F2E71">
      <w:pPr>
        <w:tabs>
          <w:tab w:val="left" w:pos="2407"/>
        </w:tabs>
        <w:rPr>
          <w:szCs w:val="28"/>
        </w:rPr>
      </w:pPr>
    </w:p>
    <w:p w14:paraId="005F1C60" w14:textId="7D4A2F6E" w:rsidR="007F5CBC" w:rsidRDefault="007F5CBC" w:rsidP="009F2E71">
      <w:pPr>
        <w:tabs>
          <w:tab w:val="left" w:pos="2407"/>
        </w:tabs>
        <w:rPr>
          <w:szCs w:val="28"/>
        </w:rPr>
      </w:pPr>
    </w:p>
    <w:p w14:paraId="220A8BB8" w14:textId="331AED0D" w:rsidR="007F5CBC" w:rsidRDefault="007F5CBC" w:rsidP="009F2E71">
      <w:pPr>
        <w:tabs>
          <w:tab w:val="left" w:pos="2407"/>
        </w:tabs>
        <w:rPr>
          <w:szCs w:val="28"/>
        </w:rPr>
      </w:pPr>
    </w:p>
    <w:p w14:paraId="2B04EA35" w14:textId="1C2C9AA5" w:rsidR="007F5CBC" w:rsidRDefault="007F5CBC" w:rsidP="009F2E71">
      <w:pPr>
        <w:tabs>
          <w:tab w:val="left" w:pos="2407"/>
        </w:tabs>
        <w:rPr>
          <w:szCs w:val="28"/>
        </w:rPr>
      </w:pPr>
    </w:p>
    <w:p w14:paraId="76357C7D" w14:textId="16D0019F" w:rsidR="007F5CBC" w:rsidRDefault="007F5CBC" w:rsidP="009F2E71">
      <w:pPr>
        <w:tabs>
          <w:tab w:val="left" w:pos="2407"/>
        </w:tabs>
        <w:rPr>
          <w:szCs w:val="28"/>
        </w:rPr>
      </w:pPr>
    </w:p>
    <w:p w14:paraId="44DAFBFD" w14:textId="5587FB04" w:rsidR="007F5CBC" w:rsidRDefault="007F5CBC" w:rsidP="009F2E71">
      <w:pPr>
        <w:tabs>
          <w:tab w:val="left" w:pos="2407"/>
        </w:tabs>
        <w:rPr>
          <w:szCs w:val="28"/>
        </w:rPr>
      </w:pPr>
    </w:p>
    <w:p w14:paraId="5CB5BE50" w14:textId="2A9EA816" w:rsidR="007F5CBC" w:rsidRDefault="007F5CBC" w:rsidP="009F2E71">
      <w:pPr>
        <w:tabs>
          <w:tab w:val="left" w:pos="2407"/>
        </w:tabs>
        <w:rPr>
          <w:szCs w:val="28"/>
        </w:rPr>
      </w:pPr>
    </w:p>
    <w:p w14:paraId="23A311A9" w14:textId="3CB0F2BC" w:rsidR="007F5CBC" w:rsidRDefault="007F5CBC" w:rsidP="009F2E71">
      <w:pPr>
        <w:tabs>
          <w:tab w:val="left" w:pos="2407"/>
        </w:tabs>
        <w:rPr>
          <w:szCs w:val="28"/>
        </w:rPr>
      </w:pPr>
    </w:p>
    <w:p w14:paraId="6B5CE5A5" w14:textId="7F87F6CD" w:rsidR="007F5CBC" w:rsidRDefault="007F5CBC" w:rsidP="009F2E71">
      <w:pPr>
        <w:tabs>
          <w:tab w:val="left" w:pos="2407"/>
        </w:tabs>
        <w:rPr>
          <w:szCs w:val="28"/>
        </w:rPr>
      </w:pPr>
    </w:p>
    <w:p w14:paraId="1E140E5C" w14:textId="2B2BEF9B" w:rsidR="007F5CBC" w:rsidRDefault="007F5CBC" w:rsidP="009F2E71">
      <w:pPr>
        <w:tabs>
          <w:tab w:val="left" w:pos="2407"/>
        </w:tabs>
        <w:rPr>
          <w:szCs w:val="28"/>
        </w:rPr>
      </w:pPr>
    </w:p>
    <w:p w14:paraId="4F93CFEB" w14:textId="5D7C2A98" w:rsidR="007F5CBC" w:rsidRDefault="007F5CBC" w:rsidP="009F2E71">
      <w:pPr>
        <w:tabs>
          <w:tab w:val="left" w:pos="2407"/>
        </w:tabs>
        <w:rPr>
          <w:szCs w:val="28"/>
        </w:rPr>
      </w:pPr>
    </w:p>
    <w:p w14:paraId="7F7AFA0F" w14:textId="000EE285" w:rsidR="007F5CBC" w:rsidRDefault="007F5CBC" w:rsidP="009F2E71">
      <w:pPr>
        <w:tabs>
          <w:tab w:val="left" w:pos="2407"/>
        </w:tabs>
        <w:rPr>
          <w:szCs w:val="28"/>
        </w:rPr>
      </w:pPr>
    </w:p>
    <w:p w14:paraId="033EE627" w14:textId="39E42F01" w:rsidR="007F5CBC" w:rsidRDefault="007F5CBC" w:rsidP="006B1C13">
      <w:pPr>
        <w:pStyle w:val="Ttulo1"/>
      </w:pPr>
      <w:bookmarkStart w:id="1" w:name="_Toc454137049"/>
      <w:r>
        <w:lastRenderedPageBreak/>
        <w:t>Tabla de figuras</w:t>
      </w:r>
      <w:bookmarkEnd w:id="1"/>
    </w:p>
    <w:p w14:paraId="13657740" w14:textId="472CFDE5" w:rsidR="00695027" w:rsidRDefault="007F5CBC">
      <w:pPr>
        <w:pStyle w:val="Tabladeilustraciones"/>
        <w:tabs>
          <w:tab w:val="right" w:leader="dot" w:pos="8488"/>
        </w:tabs>
        <w:rPr>
          <w:rFonts w:asciiTheme="minorHAnsi" w:eastAsiaTheme="minorEastAsia" w:hAnsiTheme="minorHAnsi" w:cstheme="minorBidi"/>
          <w:noProof/>
          <w:sz w:val="22"/>
          <w:szCs w:val="22"/>
          <w:lang w:val="es-ES" w:eastAsia="es-ES"/>
        </w:rPr>
      </w:pPr>
      <w:r>
        <w:rPr>
          <w:szCs w:val="28"/>
        </w:rPr>
        <w:fldChar w:fldCharType="begin"/>
      </w:r>
      <w:r>
        <w:rPr>
          <w:szCs w:val="28"/>
        </w:rPr>
        <w:instrText xml:space="preserve"> TOC \h \z \c "Figura" </w:instrText>
      </w:r>
      <w:r>
        <w:rPr>
          <w:szCs w:val="28"/>
        </w:rPr>
        <w:fldChar w:fldCharType="separate"/>
      </w:r>
      <w:hyperlink w:anchor="_Toc454137348" w:history="1">
        <w:r w:rsidR="00695027" w:rsidRPr="00C064DF">
          <w:rPr>
            <w:rStyle w:val="Hipervnculo"/>
            <w:noProof/>
          </w:rPr>
          <w:t xml:space="preserve">Figura 1: Esquema </w:t>
        </w:r>
        <w:r w:rsidR="00695027" w:rsidRPr="00C064DF">
          <w:rPr>
            <w:rStyle w:val="Hipervnculo"/>
            <w:i/>
            <w:noProof/>
          </w:rPr>
          <w:t>crawler</w:t>
        </w:r>
        <w:r w:rsidR="00695027" w:rsidRPr="00C064DF">
          <w:rPr>
            <w:rStyle w:val="Hipervnculo"/>
            <w:noProof/>
          </w:rPr>
          <w:t xml:space="preserve"> genérico</w:t>
        </w:r>
        <w:r w:rsidR="00695027">
          <w:rPr>
            <w:noProof/>
            <w:webHidden/>
          </w:rPr>
          <w:tab/>
        </w:r>
        <w:r w:rsidR="00695027">
          <w:rPr>
            <w:noProof/>
            <w:webHidden/>
          </w:rPr>
          <w:fldChar w:fldCharType="begin"/>
        </w:r>
        <w:r w:rsidR="00695027">
          <w:rPr>
            <w:noProof/>
            <w:webHidden/>
          </w:rPr>
          <w:instrText xml:space="preserve"> PAGEREF _Toc454137348 \h </w:instrText>
        </w:r>
        <w:r w:rsidR="00695027">
          <w:rPr>
            <w:noProof/>
            <w:webHidden/>
          </w:rPr>
        </w:r>
        <w:r w:rsidR="00695027">
          <w:rPr>
            <w:noProof/>
            <w:webHidden/>
          </w:rPr>
          <w:fldChar w:fldCharType="separate"/>
        </w:r>
        <w:r w:rsidR="00020F6A">
          <w:rPr>
            <w:noProof/>
            <w:webHidden/>
          </w:rPr>
          <w:t>8</w:t>
        </w:r>
        <w:r w:rsidR="00695027">
          <w:rPr>
            <w:noProof/>
            <w:webHidden/>
          </w:rPr>
          <w:fldChar w:fldCharType="end"/>
        </w:r>
      </w:hyperlink>
    </w:p>
    <w:p w14:paraId="369C899F" w14:textId="5912B88A"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49" w:history="1">
        <w:r w:rsidR="00695027" w:rsidRPr="00C064DF">
          <w:rPr>
            <w:rStyle w:val="Hipervnculo"/>
            <w:noProof/>
          </w:rPr>
          <w:t xml:space="preserve">Figura 2: Esquema </w:t>
        </w:r>
        <w:r w:rsidR="00695027" w:rsidRPr="00C064DF">
          <w:rPr>
            <w:rStyle w:val="Hipervnculo"/>
            <w:i/>
            <w:noProof/>
          </w:rPr>
          <w:t>crawler</w:t>
        </w:r>
        <w:r w:rsidR="00695027" w:rsidRPr="00C064DF">
          <w:rPr>
            <w:rStyle w:val="Hipervnculo"/>
            <w:noProof/>
          </w:rPr>
          <w:t xml:space="preserve"> enfocado</w:t>
        </w:r>
        <w:r w:rsidR="00695027">
          <w:rPr>
            <w:noProof/>
            <w:webHidden/>
          </w:rPr>
          <w:tab/>
        </w:r>
        <w:r w:rsidR="00695027">
          <w:rPr>
            <w:noProof/>
            <w:webHidden/>
          </w:rPr>
          <w:fldChar w:fldCharType="begin"/>
        </w:r>
        <w:r w:rsidR="00695027">
          <w:rPr>
            <w:noProof/>
            <w:webHidden/>
          </w:rPr>
          <w:instrText xml:space="preserve"> PAGEREF _Toc454137349 \h </w:instrText>
        </w:r>
        <w:r w:rsidR="00695027">
          <w:rPr>
            <w:noProof/>
            <w:webHidden/>
          </w:rPr>
        </w:r>
        <w:r w:rsidR="00695027">
          <w:rPr>
            <w:noProof/>
            <w:webHidden/>
          </w:rPr>
          <w:fldChar w:fldCharType="separate"/>
        </w:r>
        <w:r w:rsidR="00020F6A">
          <w:rPr>
            <w:noProof/>
            <w:webHidden/>
          </w:rPr>
          <w:t>9</w:t>
        </w:r>
        <w:r w:rsidR="00695027">
          <w:rPr>
            <w:noProof/>
            <w:webHidden/>
          </w:rPr>
          <w:fldChar w:fldCharType="end"/>
        </w:r>
      </w:hyperlink>
    </w:p>
    <w:p w14:paraId="2E587B85" w14:textId="7DCBB8E5"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0" w:history="1">
        <w:r w:rsidR="00695027" w:rsidRPr="00C064DF">
          <w:rPr>
            <w:rStyle w:val="Hipervnculo"/>
            <w:noProof/>
          </w:rPr>
          <w:t xml:space="preserve">Figura 3: Esquema arquitectura de un </w:t>
        </w:r>
        <w:r w:rsidR="00695027" w:rsidRPr="00C064DF">
          <w:rPr>
            <w:rStyle w:val="Hipervnculo"/>
            <w:i/>
            <w:noProof/>
          </w:rPr>
          <w:t>crawler</w:t>
        </w:r>
        <w:r w:rsidR="00695027">
          <w:rPr>
            <w:noProof/>
            <w:webHidden/>
          </w:rPr>
          <w:tab/>
        </w:r>
        <w:r w:rsidR="00695027">
          <w:rPr>
            <w:noProof/>
            <w:webHidden/>
          </w:rPr>
          <w:fldChar w:fldCharType="begin"/>
        </w:r>
        <w:r w:rsidR="00695027">
          <w:rPr>
            <w:noProof/>
            <w:webHidden/>
          </w:rPr>
          <w:instrText xml:space="preserve"> PAGEREF _Toc454137350 \h </w:instrText>
        </w:r>
        <w:r w:rsidR="00695027">
          <w:rPr>
            <w:noProof/>
            <w:webHidden/>
          </w:rPr>
        </w:r>
        <w:r w:rsidR="00695027">
          <w:rPr>
            <w:noProof/>
            <w:webHidden/>
          </w:rPr>
          <w:fldChar w:fldCharType="separate"/>
        </w:r>
        <w:r w:rsidR="00020F6A">
          <w:rPr>
            <w:noProof/>
            <w:webHidden/>
          </w:rPr>
          <w:t>11</w:t>
        </w:r>
        <w:r w:rsidR="00695027">
          <w:rPr>
            <w:noProof/>
            <w:webHidden/>
          </w:rPr>
          <w:fldChar w:fldCharType="end"/>
        </w:r>
      </w:hyperlink>
    </w:p>
    <w:p w14:paraId="1387603B" w14:textId="768DC8E2"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1" w:history="1">
        <w:r w:rsidR="00695027" w:rsidRPr="00C064DF">
          <w:rPr>
            <w:rStyle w:val="Hipervnculo"/>
            <w:noProof/>
          </w:rPr>
          <w:t>Figura 4: Esquema arquitectura Nutch</w:t>
        </w:r>
        <w:r w:rsidR="00695027">
          <w:rPr>
            <w:noProof/>
            <w:webHidden/>
          </w:rPr>
          <w:tab/>
        </w:r>
        <w:r w:rsidR="00695027">
          <w:rPr>
            <w:noProof/>
            <w:webHidden/>
          </w:rPr>
          <w:fldChar w:fldCharType="begin"/>
        </w:r>
        <w:r w:rsidR="00695027">
          <w:rPr>
            <w:noProof/>
            <w:webHidden/>
          </w:rPr>
          <w:instrText xml:space="preserve"> PAGEREF _Toc454137351 \h </w:instrText>
        </w:r>
        <w:r w:rsidR="00695027">
          <w:rPr>
            <w:noProof/>
            <w:webHidden/>
          </w:rPr>
        </w:r>
        <w:r w:rsidR="00695027">
          <w:rPr>
            <w:noProof/>
            <w:webHidden/>
          </w:rPr>
          <w:fldChar w:fldCharType="separate"/>
        </w:r>
        <w:r w:rsidR="00020F6A">
          <w:rPr>
            <w:noProof/>
            <w:webHidden/>
          </w:rPr>
          <w:t>14</w:t>
        </w:r>
        <w:r w:rsidR="00695027">
          <w:rPr>
            <w:noProof/>
            <w:webHidden/>
          </w:rPr>
          <w:fldChar w:fldCharType="end"/>
        </w:r>
      </w:hyperlink>
    </w:p>
    <w:p w14:paraId="4B8372C7" w14:textId="66B77691"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2" w:history="1">
        <w:r w:rsidR="00695027" w:rsidRPr="00C064DF">
          <w:rPr>
            <w:rStyle w:val="Hipervnculo"/>
            <w:noProof/>
          </w:rPr>
          <w:t xml:space="preserve">Figura 5: Ejemplo de </w:t>
        </w:r>
        <w:r w:rsidR="00695027" w:rsidRPr="00C064DF">
          <w:rPr>
            <w:rStyle w:val="Hipervnculo"/>
            <w:i/>
            <w:noProof/>
          </w:rPr>
          <w:t>anchor</w:t>
        </w:r>
        <w:r w:rsidR="00695027" w:rsidRPr="00C064DF">
          <w:rPr>
            <w:rStyle w:val="Hipervnculo"/>
            <w:noProof/>
          </w:rPr>
          <w:t xml:space="preserve"> y contexto</w:t>
        </w:r>
        <w:r w:rsidR="00695027">
          <w:rPr>
            <w:noProof/>
            <w:webHidden/>
          </w:rPr>
          <w:tab/>
        </w:r>
        <w:r w:rsidR="00695027">
          <w:rPr>
            <w:noProof/>
            <w:webHidden/>
          </w:rPr>
          <w:fldChar w:fldCharType="begin"/>
        </w:r>
        <w:r w:rsidR="00695027">
          <w:rPr>
            <w:noProof/>
            <w:webHidden/>
          </w:rPr>
          <w:instrText xml:space="preserve"> PAGEREF _Toc454137352 \h </w:instrText>
        </w:r>
        <w:r w:rsidR="00695027">
          <w:rPr>
            <w:noProof/>
            <w:webHidden/>
          </w:rPr>
        </w:r>
        <w:r w:rsidR="00695027">
          <w:rPr>
            <w:noProof/>
            <w:webHidden/>
          </w:rPr>
          <w:fldChar w:fldCharType="separate"/>
        </w:r>
        <w:r w:rsidR="00020F6A">
          <w:rPr>
            <w:noProof/>
            <w:webHidden/>
          </w:rPr>
          <w:t>26</w:t>
        </w:r>
        <w:r w:rsidR="00695027">
          <w:rPr>
            <w:noProof/>
            <w:webHidden/>
          </w:rPr>
          <w:fldChar w:fldCharType="end"/>
        </w:r>
      </w:hyperlink>
    </w:p>
    <w:p w14:paraId="0CD710BE" w14:textId="3C4A92AF"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3" w:history="1">
        <w:r w:rsidR="00695027" w:rsidRPr="00C064DF">
          <w:rPr>
            <w:rStyle w:val="Hipervnculo"/>
            <w:noProof/>
          </w:rPr>
          <w:t>Figura 6: Diagrama de clases OgcParseFilter</w:t>
        </w:r>
        <w:r w:rsidR="00695027">
          <w:rPr>
            <w:noProof/>
            <w:webHidden/>
          </w:rPr>
          <w:tab/>
        </w:r>
        <w:r w:rsidR="00695027">
          <w:rPr>
            <w:noProof/>
            <w:webHidden/>
          </w:rPr>
          <w:fldChar w:fldCharType="begin"/>
        </w:r>
        <w:r w:rsidR="00695027">
          <w:rPr>
            <w:noProof/>
            <w:webHidden/>
          </w:rPr>
          <w:instrText xml:space="preserve"> PAGEREF _Toc454137353 \h </w:instrText>
        </w:r>
        <w:r w:rsidR="00695027">
          <w:rPr>
            <w:noProof/>
            <w:webHidden/>
          </w:rPr>
        </w:r>
        <w:r w:rsidR="00695027">
          <w:rPr>
            <w:noProof/>
            <w:webHidden/>
          </w:rPr>
          <w:fldChar w:fldCharType="separate"/>
        </w:r>
        <w:r w:rsidR="00020F6A">
          <w:rPr>
            <w:noProof/>
            <w:webHidden/>
          </w:rPr>
          <w:t>27</w:t>
        </w:r>
        <w:r w:rsidR="00695027">
          <w:rPr>
            <w:noProof/>
            <w:webHidden/>
          </w:rPr>
          <w:fldChar w:fldCharType="end"/>
        </w:r>
      </w:hyperlink>
    </w:p>
    <w:p w14:paraId="31A9F156" w14:textId="16FBA2BE"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4" w:history="1">
        <w:r w:rsidR="00695027" w:rsidRPr="00C064DF">
          <w:rPr>
            <w:rStyle w:val="Hipervnculo"/>
            <w:noProof/>
          </w:rPr>
          <w:t>Figura 7: Diagrama de clases de OgcIndexingFilter</w:t>
        </w:r>
        <w:r w:rsidR="00695027">
          <w:rPr>
            <w:noProof/>
            <w:webHidden/>
          </w:rPr>
          <w:tab/>
        </w:r>
        <w:r w:rsidR="00695027">
          <w:rPr>
            <w:noProof/>
            <w:webHidden/>
          </w:rPr>
          <w:fldChar w:fldCharType="begin"/>
        </w:r>
        <w:r w:rsidR="00695027">
          <w:rPr>
            <w:noProof/>
            <w:webHidden/>
          </w:rPr>
          <w:instrText xml:space="preserve"> PAGEREF _Toc454137354 \h </w:instrText>
        </w:r>
        <w:r w:rsidR="00695027">
          <w:rPr>
            <w:noProof/>
            <w:webHidden/>
          </w:rPr>
        </w:r>
        <w:r w:rsidR="00695027">
          <w:rPr>
            <w:noProof/>
            <w:webHidden/>
          </w:rPr>
          <w:fldChar w:fldCharType="separate"/>
        </w:r>
        <w:r w:rsidR="00020F6A">
          <w:rPr>
            <w:noProof/>
            <w:webHidden/>
          </w:rPr>
          <w:t>29</w:t>
        </w:r>
        <w:r w:rsidR="00695027">
          <w:rPr>
            <w:noProof/>
            <w:webHidden/>
          </w:rPr>
          <w:fldChar w:fldCharType="end"/>
        </w:r>
      </w:hyperlink>
    </w:p>
    <w:p w14:paraId="5F9C3F71" w14:textId="494725F4"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5" w:history="1">
        <w:r w:rsidR="00695027" w:rsidRPr="00C064DF">
          <w:rPr>
            <w:rStyle w:val="Hipervnculo"/>
            <w:noProof/>
          </w:rPr>
          <w:t>Figura 8: Diagrama de clases de SharkScoringFilter</w:t>
        </w:r>
        <w:r w:rsidR="00695027">
          <w:rPr>
            <w:noProof/>
            <w:webHidden/>
          </w:rPr>
          <w:tab/>
        </w:r>
        <w:r w:rsidR="00695027">
          <w:rPr>
            <w:noProof/>
            <w:webHidden/>
          </w:rPr>
          <w:fldChar w:fldCharType="begin"/>
        </w:r>
        <w:r w:rsidR="00695027">
          <w:rPr>
            <w:noProof/>
            <w:webHidden/>
          </w:rPr>
          <w:instrText xml:space="preserve"> PAGEREF _Toc454137355 \h </w:instrText>
        </w:r>
        <w:r w:rsidR="00695027">
          <w:rPr>
            <w:noProof/>
            <w:webHidden/>
          </w:rPr>
        </w:r>
        <w:r w:rsidR="00695027">
          <w:rPr>
            <w:noProof/>
            <w:webHidden/>
          </w:rPr>
          <w:fldChar w:fldCharType="separate"/>
        </w:r>
        <w:r w:rsidR="00020F6A">
          <w:rPr>
            <w:noProof/>
            <w:webHidden/>
          </w:rPr>
          <w:t>33</w:t>
        </w:r>
        <w:r w:rsidR="00695027">
          <w:rPr>
            <w:noProof/>
            <w:webHidden/>
          </w:rPr>
          <w:fldChar w:fldCharType="end"/>
        </w:r>
      </w:hyperlink>
    </w:p>
    <w:p w14:paraId="083AABAB" w14:textId="7991CB28"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6" w:history="1">
        <w:r w:rsidR="00695027" w:rsidRPr="00C064DF">
          <w:rPr>
            <w:rStyle w:val="Hipervnculo"/>
            <w:noProof/>
          </w:rPr>
          <w:t>Figura 9: Diagrama de clases de OgcIndexWriter</w:t>
        </w:r>
        <w:r w:rsidR="00695027">
          <w:rPr>
            <w:noProof/>
            <w:webHidden/>
          </w:rPr>
          <w:tab/>
        </w:r>
        <w:r w:rsidR="00695027">
          <w:rPr>
            <w:noProof/>
            <w:webHidden/>
          </w:rPr>
          <w:fldChar w:fldCharType="begin"/>
        </w:r>
        <w:r w:rsidR="00695027">
          <w:rPr>
            <w:noProof/>
            <w:webHidden/>
          </w:rPr>
          <w:instrText xml:space="preserve"> PAGEREF _Toc454137356 \h </w:instrText>
        </w:r>
        <w:r w:rsidR="00695027">
          <w:rPr>
            <w:noProof/>
            <w:webHidden/>
          </w:rPr>
        </w:r>
        <w:r w:rsidR="00695027">
          <w:rPr>
            <w:noProof/>
            <w:webHidden/>
          </w:rPr>
          <w:fldChar w:fldCharType="separate"/>
        </w:r>
        <w:r w:rsidR="00020F6A">
          <w:rPr>
            <w:noProof/>
            <w:webHidden/>
          </w:rPr>
          <w:t>35</w:t>
        </w:r>
        <w:r w:rsidR="00695027">
          <w:rPr>
            <w:noProof/>
            <w:webHidden/>
          </w:rPr>
          <w:fldChar w:fldCharType="end"/>
        </w:r>
      </w:hyperlink>
    </w:p>
    <w:p w14:paraId="4DD87BE3" w14:textId="4E96418F"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7" w:history="1">
        <w:r w:rsidR="00695027" w:rsidRPr="00C064DF">
          <w:rPr>
            <w:rStyle w:val="Hipervnculo"/>
            <w:noProof/>
          </w:rPr>
          <w:t>Figura 10: Extracto del fichero gemet-skoscore.rdf</w:t>
        </w:r>
        <w:r w:rsidR="00695027">
          <w:rPr>
            <w:noProof/>
            <w:webHidden/>
          </w:rPr>
          <w:tab/>
        </w:r>
        <w:r w:rsidR="00695027">
          <w:rPr>
            <w:noProof/>
            <w:webHidden/>
          </w:rPr>
          <w:fldChar w:fldCharType="begin"/>
        </w:r>
        <w:r w:rsidR="00695027">
          <w:rPr>
            <w:noProof/>
            <w:webHidden/>
          </w:rPr>
          <w:instrText xml:space="preserve"> PAGEREF _Toc454137357 \h </w:instrText>
        </w:r>
        <w:r w:rsidR="00695027">
          <w:rPr>
            <w:noProof/>
            <w:webHidden/>
          </w:rPr>
        </w:r>
        <w:r w:rsidR="00695027">
          <w:rPr>
            <w:noProof/>
            <w:webHidden/>
          </w:rPr>
          <w:fldChar w:fldCharType="separate"/>
        </w:r>
        <w:r w:rsidR="00020F6A">
          <w:rPr>
            <w:noProof/>
            <w:webHidden/>
          </w:rPr>
          <w:t>40</w:t>
        </w:r>
        <w:r w:rsidR="00695027">
          <w:rPr>
            <w:noProof/>
            <w:webHidden/>
          </w:rPr>
          <w:fldChar w:fldCharType="end"/>
        </w:r>
      </w:hyperlink>
    </w:p>
    <w:p w14:paraId="05159939" w14:textId="2C951CC6"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8" w:history="1">
        <w:r w:rsidR="00695027" w:rsidRPr="00C064DF">
          <w:rPr>
            <w:rStyle w:val="Hipervnculo"/>
            <w:noProof/>
          </w:rPr>
          <w:t>Figura 11: Extracto del fichero gemet-backbone.rdf</w:t>
        </w:r>
        <w:r w:rsidR="00695027">
          <w:rPr>
            <w:noProof/>
            <w:webHidden/>
          </w:rPr>
          <w:tab/>
        </w:r>
        <w:r w:rsidR="00695027">
          <w:rPr>
            <w:noProof/>
            <w:webHidden/>
          </w:rPr>
          <w:fldChar w:fldCharType="begin"/>
        </w:r>
        <w:r w:rsidR="00695027">
          <w:rPr>
            <w:noProof/>
            <w:webHidden/>
          </w:rPr>
          <w:instrText xml:space="preserve"> PAGEREF _Toc454137358 \h </w:instrText>
        </w:r>
        <w:r w:rsidR="00695027">
          <w:rPr>
            <w:noProof/>
            <w:webHidden/>
          </w:rPr>
        </w:r>
        <w:r w:rsidR="00695027">
          <w:rPr>
            <w:noProof/>
            <w:webHidden/>
          </w:rPr>
          <w:fldChar w:fldCharType="separate"/>
        </w:r>
        <w:r w:rsidR="00020F6A">
          <w:rPr>
            <w:noProof/>
            <w:webHidden/>
          </w:rPr>
          <w:t>40</w:t>
        </w:r>
        <w:r w:rsidR="00695027">
          <w:rPr>
            <w:noProof/>
            <w:webHidden/>
          </w:rPr>
          <w:fldChar w:fldCharType="end"/>
        </w:r>
      </w:hyperlink>
    </w:p>
    <w:p w14:paraId="28A3C672" w14:textId="426A77A3"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9" w:history="1">
        <w:r w:rsidR="00695027" w:rsidRPr="00C064DF">
          <w:rPr>
            <w:rStyle w:val="Hipervnculo"/>
            <w:noProof/>
          </w:rPr>
          <w:t>Figura 12: Extracto del fichero gemet-definitions-es.rdf</w:t>
        </w:r>
        <w:r w:rsidR="00695027">
          <w:rPr>
            <w:noProof/>
            <w:webHidden/>
          </w:rPr>
          <w:tab/>
        </w:r>
        <w:r w:rsidR="00695027">
          <w:rPr>
            <w:noProof/>
            <w:webHidden/>
          </w:rPr>
          <w:fldChar w:fldCharType="begin"/>
        </w:r>
        <w:r w:rsidR="00695027">
          <w:rPr>
            <w:noProof/>
            <w:webHidden/>
          </w:rPr>
          <w:instrText xml:space="preserve"> PAGEREF _Toc454137359 \h </w:instrText>
        </w:r>
        <w:r w:rsidR="00695027">
          <w:rPr>
            <w:noProof/>
            <w:webHidden/>
          </w:rPr>
        </w:r>
        <w:r w:rsidR="00695027">
          <w:rPr>
            <w:noProof/>
            <w:webHidden/>
          </w:rPr>
          <w:fldChar w:fldCharType="separate"/>
        </w:r>
        <w:r w:rsidR="00020F6A">
          <w:rPr>
            <w:noProof/>
            <w:webHidden/>
          </w:rPr>
          <w:t>41</w:t>
        </w:r>
        <w:r w:rsidR="00695027">
          <w:rPr>
            <w:noProof/>
            <w:webHidden/>
          </w:rPr>
          <w:fldChar w:fldCharType="end"/>
        </w:r>
      </w:hyperlink>
    </w:p>
    <w:p w14:paraId="2E00D9BC" w14:textId="092B9E09"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0" w:history="1">
        <w:r w:rsidR="00695027" w:rsidRPr="00C064DF">
          <w:rPr>
            <w:rStyle w:val="Hipervnculo"/>
            <w:noProof/>
          </w:rPr>
          <w:t>Figura 13: Extracto del fichero gemet-groups-es.rdf</w:t>
        </w:r>
        <w:r w:rsidR="00695027">
          <w:rPr>
            <w:noProof/>
            <w:webHidden/>
          </w:rPr>
          <w:tab/>
        </w:r>
        <w:r w:rsidR="00695027">
          <w:rPr>
            <w:noProof/>
            <w:webHidden/>
          </w:rPr>
          <w:fldChar w:fldCharType="begin"/>
        </w:r>
        <w:r w:rsidR="00695027">
          <w:rPr>
            <w:noProof/>
            <w:webHidden/>
          </w:rPr>
          <w:instrText xml:space="preserve"> PAGEREF _Toc454137360 \h </w:instrText>
        </w:r>
        <w:r w:rsidR="00695027">
          <w:rPr>
            <w:noProof/>
            <w:webHidden/>
          </w:rPr>
        </w:r>
        <w:r w:rsidR="00695027">
          <w:rPr>
            <w:noProof/>
            <w:webHidden/>
          </w:rPr>
          <w:fldChar w:fldCharType="separate"/>
        </w:r>
        <w:r w:rsidR="00020F6A">
          <w:rPr>
            <w:noProof/>
            <w:webHidden/>
          </w:rPr>
          <w:t>41</w:t>
        </w:r>
        <w:r w:rsidR="00695027">
          <w:rPr>
            <w:noProof/>
            <w:webHidden/>
          </w:rPr>
          <w:fldChar w:fldCharType="end"/>
        </w:r>
      </w:hyperlink>
    </w:p>
    <w:p w14:paraId="71ADBE5C" w14:textId="5041006B"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1" w:history="1">
        <w:r w:rsidR="00695027" w:rsidRPr="00C064DF">
          <w:rPr>
            <w:rStyle w:val="Hipervnculo"/>
            <w:noProof/>
          </w:rPr>
          <w:t>Figura 14: Consulta SPARQL</w:t>
        </w:r>
        <w:r w:rsidR="00695027">
          <w:rPr>
            <w:noProof/>
            <w:webHidden/>
          </w:rPr>
          <w:tab/>
        </w:r>
        <w:r w:rsidR="00695027">
          <w:rPr>
            <w:noProof/>
            <w:webHidden/>
          </w:rPr>
          <w:fldChar w:fldCharType="begin"/>
        </w:r>
        <w:r w:rsidR="00695027">
          <w:rPr>
            <w:noProof/>
            <w:webHidden/>
          </w:rPr>
          <w:instrText xml:space="preserve"> PAGEREF _Toc454137361 \h </w:instrText>
        </w:r>
        <w:r w:rsidR="00695027">
          <w:rPr>
            <w:noProof/>
            <w:webHidden/>
          </w:rPr>
        </w:r>
        <w:r w:rsidR="00695027">
          <w:rPr>
            <w:noProof/>
            <w:webHidden/>
          </w:rPr>
          <w:fldChar w:fldCharType="separate"/>
        </w:r>
        <w:r w:rsidR="00020F6A">
          <w:rPr>
            <w:noProof/>
            <w:webHidden/>
          </w:rPr>
          <w:t>42</w:t>
        </w:r>
        <w:r w:rsidR="00695027">
          <w:rPr>
            <w:noProof/>
            <w:webHidden/>
          </w:rPr>
          <w:fldChar w:fldCharType="end"/>
        </w:r>
      </w:hyperlink>
    </w:p>
    <w:p w14:paraId="316CD10D" w14:textId="3D6C3B1A"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2" w:history="1">
        <w:r w:rsidR="00695027" w:rsidRPr="00C064DF">
          <w:rPr>
            <w:rStyle w:val="Hipervnculo"/>
            <w:noProof/>
          </w:rPr>
          <w:t>Figura 15: Fichero robots.txt</w:t>
        </w:r>
        <w:r w:rsidR="00695027">
          <w:rPr>
            <w:noProof/>
            <w:webHidden/>
          </w:rPr>
          <w:tab/>
        </w:r>
        <w:r w:rsidR="00695027">
          <w:rPr>
            <w:noProof/>
            <w:webHidden/>
          </w:rPr>
          <w:fldChar w:fldCharType="begin"/>
        </w:r>
        <w:r w:rsidR="00695027">
          <w:rPr>
            <w:noProof/>
            <w:webHidden/>
          </w:rPr>
          <w:instrText xml:space="preserve"> PAGEREF _Toc454137362 \h </w:instrText>
        </w:r>
        <w:r w:rsidR="00695027">
          <w:rPr>
            <w:noProof/>
            <w:webHidden/>
          </w:rPr>
        </w:r>
        <w:r w:rsidR="00695027">
          <w:rPr>
            <w:noProof/>
            <w:webHidden/>
          </w:rPr>
          <w:fldChar w:fldCharType="separate"/>
        </w:r>
        <w:r w:rsidR="00020F6A">
          <w:rPr>
            <w:noProof/>
            <w:webHidden/>
          </w:rPr>
          <w:t>42</w:t>
        </w:r>
        <w:r w:rsidR="00695027">
          <w:rPr>
            <w:noProof/>
            <w:webHidden/>
          </w:rPr>
          <w:fldChar w:fldCharType="end"/>
        </w:r>
      </w:hyperlink>
    </w:p>
    <w:p w14:paraId="369C9C7E" w14:textId="11784A8F"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3" w:history="1">
        <w:r w:rsidR="00695027" w:rsidRPr="00C064DF">
          <w:rPr>
            <w:rStyle w:val="Hipervnculo"/>
            <w:noProof/>
          </w:rPr>
          <w:t>Figura 16: Carpeta con los ficheros recopilados</w:t>
        </w:r>
        <w:r w:rsidR="00695027">
          <w:rPr>
            <w:noProof/>
            <w:webHidden/>
          </w:rPr>
          <w:tab/>
        </w:r>
        <w:r w:rsidR="00695027">
          <w:rPr>
            <w:noProof/>
            <w:webHidden/>
          </w:rPr>
          <w:fldChar w:fldCharType="begin"/>
        </w:r>
        <w:r w:rsidR="00695027">
          <w:rPr>
            <w:noProof/>
            <w:webHidden/>
          </w:rPr>
          <w:instrText xml:space="preserve"> PAGEREF _Toc454137363 \h </w:instrText>
        </w:r>
        <w:r w:rsidR="00695027">
          <w:rPr>
            <w:noProof/>
            <w:webHidden/>
          </w:rPr>
        </w:r>
        <w:r w:rsidR="00695027">
          <w:rPr>
            <w:noProof/>
            <w:webHidden/>
          </w:rPr>
          <w:fldChar w:fldCharType="separate"/>
        </w:r>
        <w:r w:rsidR="00020F6A">
          <w:rPr>
            <w:noProof/>
            <w:webHidden/>
          </w:rPr>
          <w:t>44</w:t>
        </w:r>
        <w:r w:rsidR="00695027">
          <w:rPr>
            <w:noProof/>
            <w:webHidden/>
          </w:rPr>
          <w:fldChar w:fldCharType="end"/>
        </w:r>
      </w:hyperlink>
    </w:p>
    <w:p w14:paraId="312C4D2A" w14:textId="44E1AE3C"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4" w:history="1">
        <w:r w:rsidR="00695027" w:rsidRPr="00C064DF">
          <w:rPr>
            <w:rStyle w:val="Hipervnculo"/>
            <w:noProof/>
          </w:rPr>
          <w:t>Figura 17: Ejemplo de error 404</w:t>
        </w:r>
        <w:r w:rsidR="00695027">
          <w:rPr>
            <w:noProof/>
            <w:webHidden/>
          </w:rPr>
          <w:tab/>
        </w:r>
        <w:r w:rsidR="00695027">
          <w:rPr>
            <w:noProof/>
            <w:webHidden/>
          </w:rPr>
          <w:fldChar w:fldCharType="begin"/>
        </w:r>
        <w:r w:rsidR="00695027">
          <w:rPr>
            <w:noProof/>
            <w:webHidden/>
          </w:rPr>
          <w:instrText xml:space="preserve"> PAGEREF _Toc454137364 \h </w:instrText>
        </w:r>
        <w:r w:rsidR="00695027">
          <w:rPr>
            <w:noProof/>
            <w:webHidden/>
          </w:rPr>
        </w:r>
        <w:r w:rsidR="00695027">
          <w:rPr>
            <w:noProof/>
            <w:webHidden/>
          </w:rPr>
          <w:fldChar w:fldCharType="separate"/>
        </w:r>
        <w:r w:rsidR="00020F6A">
          <w:rPr>
            <w:noProof/>
            <w:webHidden/>
          </w:rPr>
          <w:t>45</w:t>
        </w:r>
        <w:r w:rsidR="00695027">
          <w:rPr>
            <w:noProof/>
            <w:webHidden/>
          </w:rPr>
          <w:fldChar w:fldCharType="end"/>
        </w:r>
      </w:hyperlink>
    </w:p>
    <w:p w14:paraId="0B99115D" w14:textId="32BD4DE0"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5" w:history="1">
        <w:r w:rsidR="00695027" w:rsidRPr="00C064DF">
          <w:rPr>
            <w:rStyle w:val="Hipervnculo"/>
            <w:noProof/>
          </w:rPr>
          <w:t>Figura 18: Ejemplo de sitio inaccesible</w:t>
        </w:r>
        <w:r w:rsidR="00695027">
          <w:rPr>
            <w:noProof/>
            <w:webHidden/>
          </w:rPr>
          <w:tab/>
        </w:r>
        <w:r w:rsidR="00695027">
          <w:rPr>
            <w:noProof/>
            <w:webHidden/>
          </w:rPr>
          <w:fldChar w:fldCharType="begin"/>
        </w:r>
        <w:r w:rsidR="00695027">
          <w:rPr>
            <w:noProof/>
            <w:webHidden/>
          </w:rPr>
          <w:instrText xml:space="preserve"> PAGEREF _Toc454137365 \h </w:instrText>
        </w:r>
        <w:r w:rsidR="00695027">
          <w:rPr>
            <w:noProof/>
            <w:webHidden/>
          </w:rPr>
        </w:r>
        <w:r w:rsidR="00695027">
          <w:rPr>
            <w:noProof/>
            <w:webHidden/>
          </w:rPr>
          <w:fldChar w:fldCharType="separate"/>
        </w:r>
        <w:r w:rsidR="00020F6A">
          <w:rPr>
            <w:noProof/>
            <w:webHidden/>
          </w:rPr>
          <w:t>45</w:t>
        </w:r>
        <w:r w:rsidR="00695027">
          <w:rPr>
            <w:noProof/>
            <w:webHidden/>
          </w:rPr>
          <w:fldChar w:fldCharType="end"/>
        </w:r>
      </w:hyperlink>
    </w:p>
    <w:p w14:paraId="0A3BCCBE" w14:textId="65FE9550"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6" w:history="1">
        <w:r w:rsidR="00695027" w:rsidRPr="00C064DF">
          <w:rPr>
            <w:rStyle w:val="Hipervnculo"/>
            <w:noProof/>
          </w:rPr>
          <w:t>Figura 19: Ejemplo de error 400</w:t>
        </w:r>
        <w:r w:rsidR="00695027">
          <w:rPr>
            <w:noProof/>
            <w:webHidden/>
          </w:rPr>
          <w:tab/>
        </w:r>
        <w:r w:rsidR="00695027">
          <w:rPr>
            <w:noProof/>
            <w:webHidden/>
          </w:rPr>
          <w:fldChar w:fldCharType="begin"/>
        </w:r>
        <w:r w:rsidR="00695027">
          <w:rPr>
            <w:noProof/>
            <w:webHidden/>
          </w:rPr>
          <w:instrText xml:space="preserve"> PAGEREF _Toc454137366 \h </w:instrText>
        </w:r>
        <w:r w:rsidR="00695027">
          <w:rPr>
            <w:noProof/>
            <w:webHidden/>
          </w:rPr>
        </w:r>
        <w:r w:rsidR="00695027">
          <w:rPr>
            <w:noProof/>
            <w:webHidden/>
          </w:rPr>
          <w:fldChar w:fldCharType="separate"/>
        </w:r>
        <w:r w:rsidR="00020F6A">
          <w:rPr>
            <w:noProof/>
            <w:webHidden/>
          </w:rPr>
          <w:t>45</w:t>
        </w:r>
        <w:r w:rsidR="00695027">
          <w:rPr>
            <w:noProof/>
            <w:webHidden/>
          </w:rPr>
          <w:fldChar w:fldCharType="end"/>
        </w:r>
      </w:hyperlink>
    </w:p>
    <w:p w14:paraId="332A5217" w14:textId="583BDAD0"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7" w:history="1">
        <w:r w:rsidR="00695027" w:rsidRPr="00C064DF">
          <w:rPr>
            <w:rStyle w:val="Hipervnculo"/>
            <w:noProof/>
          </w:rPr>
          <w:t>Figura 20: Gráfica mes a mes</w:t>
        </w:r>
        <w:r w:rsidR="00695027">
          <w:rPr>
            <w:noProof/>
            <w:webHidden/>
          </w:rPr>
          <w:tab/>
        </w:r>
        <w:r w:rsidR="00695027">
          <w:rPr>
            <w:noProof/>
            <w:webHidden/>
          </w:rPr>
          <w:fldChar w:fldCharType="begin"/>
        </w:r>
        <w:r w:rsidR="00695027">
          <w:rPr>
            <w:noProof/>
            <w:webHidden/>
          </w:rPr>
          <w:instrText xml:space="preserve"> PAGEREF _Toc454137367 \h </w:instrText>
        </w:r>
        <w:r w:rsidR="00695027">
          <w:rPr>
            <w:noProof/>
            <w:webHidden/>
          </w:rPr>
        </w:r>
        <w:r w:rsidR="00695027">
          <w:rPr>
            <w:noProof/>
            <w:webHidden/>
          </w:rPr>
          <w:fldChar w:fldCharType="separate"/>
        </w:r>
        <w:r w:rsidR="00020F6A">
          <w:rPr>
            <w:noProof/>
            <w:webHidden/>
          </w:rPr>
          <w:t>55</w:t>
        </w:r>
        <w:r w:rsidR="00695027">
          <w:rPr>
            <w:noProof/>
            <w:webHidden/>
          </w:rPr>
          <w:fldChar w:fldCharType="end"/>
        </w:r>
      </w:hyperlink>
    </w:p>
    <w:p w14:paraId="799C179D" w14:textId="1F1BC3DA"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8" w:history="1">
        <w:r w:rsidR="00695027" w:rsidRPr="00C064DF">
          <w:rPr>
            <w:rStyle w:val="Hipervnculo"/>
            <w:noProof/>
          </w:rPr>
          <w:t>Figura 21: Gráfica commits GitHub</w:t>
        </w:r>
        <w:r w:rsidR="00695027">
          <w:rPr>
            <w:noProof/>
            <w:webHidden/>
          </w:rPr>
          <w:tab/>
        </w:r>
        <w:r w:rsidR="00695027">
          <w:rPr>
            <w:noProof/>
            <w:webHidden/>
          </w:rPr>
          <w:fldChar w:fldCharType="begin"/>
        </w:r>
        <w:r w:rsidR="00695027">
          <w:rPr>
            <w:noProof/>
            <w:webHidden/>
          </w:rPr>
          <w:instrText xml:space="preserve"> PAGEREF _Toc454137368 \h </w:instrText>
        </w:r>
        <w:r w:rsidR="00695027">
          <w:rPr>
            <w:noProof/>
            <w:webHidden/>
          </w:rPr>
        </w:r>
        <w:r w:rsidR="00695027">
          <w:rPr>
            <w:noProof/>
            <w:webHidden/>
          </w:rPr>
          <w:fldChar w:fldCharType="separate"/>
        </w:r>
        <w:r w:rsidR="00020F6A">
          <w:rPr>
            <w:noProof/>
            <w:webHidden/>
          </w:rPr>
          <w:t>55</w:t>
        </w:r>
        <w:r w:rsidR="00695027">
          <w:rPr>
            <w:noProof/>
            <w:webHidden/>
          </w:rPr>
          <w:fldChar w:fldCharType="end"/>
        </w:r>
      </w:hyperlink>
    </w:p>
    <w:p w14:paraId="7442EB60" w14:textId="21D6FC73"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9" w:history="1">
        <w:r w:rsidR="00695027" w:rsidRPr="00C064DF">
          <w:rPr>
            <w:rStyle w:val="Hipervnculo"/>
            <w:noProof/>
          </w:rPr>
          <w:t>Figura 22: Desglose febrero</w:t>
        </w:r>
        <w:r w:rsidR="00695027">
          <w:rPr>
            <w:noProof/>
            <w:webHidden/>
          </w:rPr>
          <w:tab/>
        </w:r>
        <w:r w:rsidR="00695027">
          <w:rPr>
            <w:noProof/>
            <w:webHidden/>
          </w:rPr>
          <w:fldChar w:fldCharType="begin"/>
        </w:r>
        <w:r w:rsidR="00695027">
          <w:rPr>
            <w:noProof/>
            <w:webHidden/>
          </w:rPr>
          <w:instrText xml:space="preserve"> PAGEREF _Toc454137369 \h </w:instrText>
        </w:r>
        <w:r w:rsidR="00695027">
          <w:rPr>
            <w:noProof/>
            <w:webHidden/>
          </w:rPr>
        </w:r>
        <w:r w:rsidR="00695027">
          <w:rPr>
            <w:noProof/>
            <w:webHidden/>
          </w:rPr>
          <w:fldChar w:fldCharType="separate"/>
        </w:r>
        <w:r w:rsidR="00020F6A">
          <w:rPr>
            <w:noProof/>
            <w:webHidden/>
          </w:rPr>
          <w:t>56</w:t>
        </w:r>
        <w:r w:rsidR="00695027">
          <w:rPr>
            <w:noProof/>
            <w:webHidden/>
          </w:rPr>
          <w:fldChar w:fldCharType="end"/>
        </w:r>
      </w:hyperlink>
    </w:p>
    <w:p w14:paraId="464CC021" w14:textId="351734FA"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70" w:history="1">
        <w:r w:rsidR="00695027" w:rsidRPr="00C064DF">
          <w:rPr>
            <w:rStyle w:val="Hipervnculo"/>
            <w:noProof/>
          </w:rPr>
          <w:t>Figura 23: Desglose marzo</w:t>
        </w:r>
        <w:r w:rsidR="00695027">
          <w:rPr>
            <w:noProof/>
            <w:webHidden/>
          </w:rPr>
          <w:tab/>
        </w:r>
        <w:r w:rsidR="00695027">
          <w:rPr>
            <w:noProof/>
            <w:webHidden/>
          </w:rPr>
          <w:fldChar w:fldCharType="begin"/>
        </w:r>
        <w:r w:rsidR="00695027">
          <w:rPr>
            <w:noProof/>
            <w:webHidden/>
          </w:rPr>
          <w:instrText xml:space="preserve"> PAGEREF _Toc454137370 \h </w:instrText>
        </w:r>
        <w:r w:rsidR="00695027">
          <w:rPr>
            <w:noProof/>
            <w:webHidden/>
          </w:rPr>
        </w:r>
        <w:r w:rsidR="00695027">
          <w:rPr>
            <w:noProof/>
            <w:webHidden/>
          </w:rPr>
          <w:fldChar w:fldCharType="separate"/>
        </w:r>
        <w:r w:rsidR="00020F6A">
          <w:rPr>
            <w:noProof/>
            <w:webHidden/>
          </w:rPr>
          <w:t>56</w:t>
        </w:r>
        <w:r w:rsidR="00695027">
          <w:rPr>
            <w:noProof/>
            <w:webHidden/>
          </w:rPr>
          <w:fldChar w:fldCharType="end"/>
        </w:r>
      </w:hyperlink>
    </w:p>
    <w:p w14:paraId="09738E61" w14:textId="0C9EFA79"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71" w:history="1">
        <w:r w:rsidR="00695027" w:rsidRPr="00C064DF">
          <w:rPr>
            <w:rStyle w:val="Hipervnculo"/>
            <w:noProof/>
          </w:rPr>
          <w:t>Figura 24: Desglose abril</w:t>
        </w:r>
        <w:r w:rsidR="00695027">
          <w:rPr>
            <w:noProof/>
            <w:webHidden/>
          </w:rPr>
          <w:tab/>
        </w:r>
        <w:r w:rsidR="00695027">
          <w:rPr>
            <w:noProof/>
            <w:webHidden/>
          </w:rPr>
          <w:fldChar w:fldCharType="begin"/>
        </w:r>
        <w:r w:rsidR="00695027">
          <w:rPr>
            <w:noProof/>
            <w:webHidden/>
          </w:rPr>
          <w:instrText xml:space="preserve"> PAGEREF _Toc454137371 \h </w:instrText>
        </w:r>
        <w:r w:rsidR="00695027">
          <w:rPr>
            <w:noProof/>
            <w:webHidden/>
          </w:rPr>
        </w:r>
        <w:r w:rsidR="00695027">
          <w:rPr>
            <w:noProof/>
            <w:webHidden/>
          </w:rPr>
          <w:fldChar w:fldCharType="separate"/>
        </w:r>
        <w:r w:rsidR="00020F6A">
          <w:rPr>
            <w:noProof/>
            <w:webHidden/>
          </w:rPr>
          <w:t>57</w:t>
        </w:r>
        <w:r w:rsidR="00695027">
          <w:rPr>
            <w:noProof/>
            <w:webHidden/>
          </w:rPr>
          <w:fldChar w:fldCharType="end"/>
        </w:r>
      </w:hyperlink>
    </w:p>
    <w:p w14:paraId="3129D14B" w14:textId="56759D71"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72" w:history="1">
        <w:r w:rsidR="00695027" w:rsidRPr="00C064DF">
          <w:rPr>
            <w:rStyle w:val="Hipervnculo"/>
            <w:noProof/>
          </w:rPr>
          <w:t>Figura 25: Desglose mayo</w:t>
        </w:r>
        <w:r w:rsidR="00695027">
          <w:rPr>
            <w:noProof/>
            <w:webHidden/>
          </w:rPr>
          <w:tab/>
        </w:r>
        <w:r w:rsidR="00695027">
          <w:rPr>
            <w:noProof/>
            <w:webHidden/>
          </w:rPr>
          <w:fldChar w:fldCharType="begin"/>
        </w:r>
        <w:r w:rsidR="00695027">
          <w:rPr>
            <w:noProof/>
            <w:webHidden/>
          </w:rPr>
          <w:instrText xml:space="preserve"> PAGEREF _Toc454137372 \h </w:instrText>
        </w:r>
        <w:r w:rsidR="00695027">
          <w:rPr>
            <w:noProof/>
            <w:webHidden/>
          </w:rPr>
        </w:r>
        <w:r w:rsidR="00695027">
          <w:rPr>
            <w:noProof/>
            <w:webHidden/>
          </w:rPr>
          <w:fldChar w:fldCharType="separate"/>
        </w:r>
        <w:r w:rsidR="00020F6A">
          <w:rPr>
            <w:noProof/>
            <w:webHidden/>
          </w:rPr>
          <w:t>57</w:t>
        </w:r>
        <w:r w:rsidR="00695027">
          <w:rPr>
            <w:noProof/>
            <w:webHidden/>
          </w:rPr>
          <w:fldChar w:fldCharType="end"/>
        </w:r>
      </w:hyperlink>
    </w:p>
    <w:p w14:paraId="2C4EEA9C" w14:textId="3EF6FB34" w:rsidR="00695027" w:rsidRDefault="0002306C">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73" w:history="1">
        <w:r w:rsidR="00695027" w:rsidRPr="00C064DF">
          <w:rPr>
            <w:rStyle w:val="Hipervnculo"/>
            <w:noProof/>
          </w:rPr>
          <w:t>Figura 26: Desglose junio</w:t>
        </w:r>
        <w:r w:rsidR="00695027">
          <w:rPr>
            <w:noProof/>
            <w:webHidden/>
          </w:rPr>
          <w:tab/>
        </w:r>
        <w:r w:rsidR="00695027">
          <w:rPr>
            <w:noProof/>
            <w:webHidden/>
          </w:rPr>
          <w:fldChar w:fldCharType="begin"/>
        </w:r>
        <w:r w:rsidR="00695027">
          <w:rPr>
            <w:noProof/>
            <w:webHidden/>
          </w:rPr>
          <w:instrText xml:space="preserve"> PAGEREF _Toc454137373 \h </w:instrText>
        </w:r>
        <w:r w:rsidR="00695027">
          <w:rPr>
            <w:noProof/>
            <w:webHidden/>
          </w:rPr>
        </w:r>
        <w:r w:rsidR="00695027">
          <w:rPr>
            <w:noProof/>
            <w:webHidden/>
          </w:rPr>
          <w:fldChar w:fldCharType="separate"/>
        </w:r>
        <w:r w:rsidR="00020F6A">
          <w:rPr>
            <w:noProof/>
            <w:webHidden/>
          </w:rPr>
          <w:t>58</w:t>
        </w:r>
        <w:r w:rsidR="00695027">
          <w:rPr>
            <w:noProof/>
            <w:webHidden/>
          </w:rPr>
          <w:fldChar w:fldCharType="end"/>
        </w:r>
      </w:hyperlink>
    </w:p>
    <w:p w14:paraId="5614C89B" w14:textId="5A79F2D3" w:rsidR="007F5CBC" w:rsidRDefault="007F5CBC" w:rsidP="009F2E71">
      <w:pPr>
        <w:tabs>
          <w:tab w:val="left" w:pos="2407"/>
        </w:tabs>
        <w:rPr>
          <w:szCs w:val="28"/>
        </w:rPr>
      </w:pPr>
      <w:r>
        <w:rPr>
          <w:szCs w:val="28"/>
        </w:rPr>
        <w:fldChar w:fldCharType="end"/>
      </w:r>
    </w:p>
    <w:p w14:paraId="2F22AA76" w14:textId="77777777" w:rsidR="00074A8E" w:rsidRDefault="001E7C4F" w:rsidP="006E0718">
      <w:pPr>
        <w:pStyle w:val="Ttulo1"/>
        <w:numPr>
          <w:ilvl w:val="0"/>
          <w:numId w:val="1"/>
        </w:numPr>
      </w:pPr>
      <w:bookmarkStart w:id="2" w:name="_Toc450408219"/>
      <w:bookmarkStart w:id="3" w:name="_Toc451012993"/>
      <w:bookmarkStart w:id="4" w:name="_Toc453002167"/>
      <w:bookmarkStart w:id="5" w:name="_Toc454137050"/>
      <w:r>
        <w:lastRenderedPageBreak/>
        <w:t>Introducción</w:t>
      </w:r>
      <w:bookmarkEnd w:id="2"/>
      <w:bookmarkEnd w:id="3"/>
      <w:bookmarkEnd w:id="4"/>
      <w:bookmarkEnd w:id="5"/>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25762A">
      <w:pPr>
        <w:pStyle w:val="Ttulo2"/>
        <w:numPr>
          <w:ilvl w:val="1"/>
          <w:numId w:val="1"/>
        </w:numPr>
      </w:pPr>
      <w:bookmarkStart w:id="6" w:name="_Toc450408220"/>
      <w:bookmarkStart w:id="7" w:name="_Toc451012994"/>
      <w:bookmarkStart w:id="8" w:name="_Toc453002168"/>
      <w:bookmarkStart w:id="9" w:name="_Toc454137051"/>
      <w:r>
        <w:t>Objetivo</w:t>
      </w:r>
      <w:bookmarkEnd w:id="6"/>
      <w:bookmarkEnd w:id="7"/>
      <w:bookmarkEnd w:id="8"/>
      <w:bookmarkEnd w:id="9"/>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En este trabajo se ha profundizado en la recuperación de documentos correspondientes a las especificaciones de OGC (</w:t>
      </w:r>
      <w:r w:rsidR="00156BD7" w:rsidRPr="00A752EA">
        <w:rPr>
          <w:i/>
        </w:rPr>
        <w:t>Open Geospatial Consortium</w:t>
      </w:r>
      <w:r w:rsidR="00156BD7">
        <w:t xml:space="preserve">).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Atom.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r w:rsidR="00251770">
        <w:rPr>
          <w:i/>
        </w:rPr>
        <w:t>big data</w:t>
      </w:r>
      <w:r w:rsidR="00251770">
        <w:t xml:space="preserve"> y análisis de datos.</w:t>
      </w:r>
    </w:p>
    <w:p w14:paraId="26DC72EA" w14:textId="77777777" w:rsidR="00074A8E" w:rsidRDefault="00B844DD" w:rsidP="00B844DD">
      <w:pPr>
        <w:pStyle w:val="Ttulo2"/>
        <w:numPr>
          <w:ilvl w:val="1"/>
          <w:numId w:val="1"/>
        </w:numPr>
      </w:pPr>
      <w:bookmarkStart w:id="10" w:name="_Toc451012996"/>
      <w:bookmarkStart w:id="11" w:name="_Toc453002170"/>
      <w:bookmarkStart w:id="12" w:name="_Toc454137052"/>
      <w:r>
        <w:t>Resolución del problema</w:t>
      </w:r>
      <w:bookmarkEnd w:id="10"/>
      <w:bookmarkEnd w:id="11"/>
      <w:bookmarkEnd w:id="12"/>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r w:rsidR="00BA62EA">
        <w:rPr>
          <w:i/>
        </w:rPr>
        <w:t>fet</w:t>
      </w:r>
      <w:r w:rsidR="00E73653">
        <w:rPr>
          <w:i/>
        </w:rPr>
        <w:t>c</w:t>
      </w:r>
      <w:r w:rsidR="00BA62EA">
        <w:rPr>
          <w:i/>
        </w:rPr>
        <w:t xml:space="preserve">h,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3" w:name="_Toc453002171"/>
      <w:bookmarkStart w:id="14" w:name="_Toc454137053"/>
      <w:r>
        <w:lastRenderedPageBreak/>
        <w:t>Estructura de la memoria</w:t>
      </w:r>
      <w:bookmarkEnd w:id="13"/>
      <w:bookmarkEnd w:id="14"/>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También existe un manual de usuario en el cual se explica paso por paso cómo utilizar GeoCrawler.</w:t>
      </w:r>
    </w:p>
    <w:p w14:paraId="3B9C3549" w14:textId="77777777" w:rsidR="00074A8E" w:rsidRDefault="003A674A" w:rsidP="00873A33">
      <w:pPr>
        <w:pStyle w:val="Ttulo1"/>
        <w:numPr>
          <w:ilvl w:val="0"/>
          <w:numId w:val="1"/>
        </w:numPr>
        <w:ind w:left="708" w:hanging="708"/>
      </w:pPr>
      <w:bookmarkStart w:id="15" w:name="_Toc451012998"/>
      <w:bookmarkStart w:id="16" w:name="_Toc453002172"/>
      <w:bookmarkStart w:id="17" w:name="_Toc454137054"/>
      <w:r>
        <w:lastRenderedPageBreak/>
        <w:t>Crawlers</w:t>
      </w:r>
      <w:bookmarkEnd w:id="15"/>
      <w:bookmarkEnd w:id="16"/>
      <w:bookmarkEnd w:id="17"/>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18" w:name="_Toc451012999"/>
      <w:bookmarkStart w:id="19" w:name="_Toc453002173"/>
      <w:bookmarkStart w:id="20" w:name="_Toc454137055"/>
      <w:r>
        <w:t>Crawlers genéricos</w:t>
      </w:r>
      <w:bookmarkEnd w:id="18"/>
      <w:bookmarkEnd w:id="19"/>
      <w:bookmarkEnd w:id="20"/>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8696F81" w:rsidR="00BD078F" w:rsidRDefault="006107A5" w:rsidP="008B7333">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w:t>
      </w:r>
      <w:r w:rsidR="00606058">
        <w:t>extenderse</w:t>
      </w:r>
      <w:r>
        <w:t xml:space="preserve"> de manera circular o de mancha de aceite ya que no siguen ningún criterio especifico qu</w:t>
      </w:r>
      <w:r w:rsidR="00BD078F">
        <w:t>e modifique su comportamiento</w:t>
      </w:r>
      <w:r>
        <w:t>.</w:t>
      </w:r>
      <w:r w:rsidR="00BA3DC4">
        <w:t xml:space="preserve"> </w:t>
      </w:r>
    </w:p>
    <w:p w14:paraId="774934EB" w14:textId="6090458D" w:rsidR="00C35B8F" w:rsidRPr="00C35B8F" w:rsidRDefault="00BF6A6A" w:rsidP="008B7333">
      <w:r>
        <w:t xml:space="preserve">En </w:t>
      </w:r>
      <w:r w:rsidR="00606058">
        <w:t xml:space="preserve">la </w:t>
      </w:r>
      <w:r w:rsidR="00606058">
        <w:fldChar w:fldCharType="begin"/>
      </w:r>
      <w:r w:rsidR="00606058">
        <w:instrText xml:space="preserve"> REF _Ref454029305 \h </w:instrText>
      </w:r>
      <w:r w:rsidR="00606058">
        <w:fldChar w:fldCharType="separate"/>
      </w:r>
      <w:r w:rsidR="00020F6A">
        <w:t xml:space="preserve">Figura </w:t>
      </w:r>
      <w:r w:rsidR="00020F6A">
        <w:rPr>
          <w:noProof/>
        </w:rPr>
        <w:t>1</w:t>
      </w:r>
      <w:r w:rsidR="00020F6A">
        <w:t xml:space="preserve">: Esquema </w:t>
      </w:r>
      <w:r w:rsidR="00020F6A">
        <w:rPr>
          <w:i/>
        </w:rPr>
        <w:t>crawler</w:t>
      </w:r>
      <w:r w:rsidR="00020F6A">
        <w:t xml:space="preserve"> genérico</w:t>
      </w:r>
      <w:r w:rsidR="00606058">
        <w:fldChar w:fldCharType="end"/>
      </w:r>
      <w:r w:rsidR="00606058" w:rsidRPr="00BF6A6A">
        <w:rPr>
          <w:b/>
        </w:rPr>
        <w:t xml:space="preserve"> </w:t>
      </w:r>
      <w:r w:rsidR="00606058" w:rsidRPr="006B1C13">
        <w:t>se</w:t>
      </w:r>
      <w:r w:rsidR="00C35B8F">
        <w:t xml:space="preserv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6284D12F" w14:textId="77777777" w:rsidR="002C097D" w:rsidRDefault="000B3E1E" w:rsidP="002C097D">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4E8015E1" w14:textId="177C4597" w:rsidR="00BF6A6A" w:rsidRPr="002C097D" w:rsidRDefault="002C097D" w:rsidP="002C097D">
      <w:pPr>
        <w:pStyle w:val="Descripcin"/>
        <w:jc w:val="center"/>
      </w:pPr>
      <w:bookmarkStart w:id="21" w:name="_Ref454029305"/>
      <w:bookmarkStart w:id="22" w:name="_Toc454030212"/>
      <w:bookmarkStart w:id="23" w:name="_Toc454137348"/>
      <w:r>
        <w:t xml:space="preserve">Figura </w:t>
      </w:r>
      <w:r>
        <w:fldChar w:fldCharType="begin"/>
      </w:r>
      <w:r>
        <w:instrText xml:space="preserve"> SEQ Figura \* ARABIC </w:instrText>
      </w:r>
      <w:r>
        <w:fldChar w:fldCharType="separate"/>
      </w:r>
      <w:r w:rsidR="00020F6A">
        <w:rPr>
          <w:noProof/>
        </w:rPr>
        <w:t>1</w:t>
      </w:r>
      <w:r>
        <w:fldChar w:fldCharType="end"/>
      </w:r>
      <w:r>
        <w:t xml:space="preserve">: Esquema </w:t>
      </w:r>
      <w:r>
        <w:rPr>
          <w:i/>
        </w:rPr>
        <w:t>crawler</w:t>
      </w:r>
      <w:r>
        <w:t xml:space="preserve"> genérico</w:t>
      </w:r>
      <w:bookmarkEnd w:id="21"/>
      <w:bookmarkEnd w:id="22"/>
      <w:bookmarkEnd w:id="23"/>
    </w:p>
    <w:p w14:paraId="37646A93" w14:textId="77777777" w:rsidR="008B7333" w:rsidRPr="008B7333" w:rsidRDefault="008B7333" w:rsidP="008B7333">
      <w:pPr>
        <w:pStyle w:val="Ttulo2"/>
        <w:numPr>
          <w:ilvl w:val="1"/>
          <w:numId w:val="1"/>
        </w:numPr>
      </w:pPr>
      <w:bookmarkStart w:id="24" w:name="_Toc451013000"/>
      <w:bookmarkStart w:id="25" w:name="_Toc453002174"/>
      <w:bookmarkStart w:id="26" w:name="_Toc454137056"/>
      <w:r>
        <w:lastRenderedPageBreak/>
        <w:t>Crawlers enfocados</w:t>
      </w:r>
      <w:bookmarkEnd w:id="24"/>
      <w:bookmarkEnd w:id="25"/>
      <w:bookmarkEnd w:id="26"/>
    </w:p>
    <w:p w14:paraId="0377D877" w14:textId="25F0028B"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0B16C6">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6B1C13" w:rsidRPr="006B1C13">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4918E2FE"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606058">
        <w:rPr>
          <w:lang w:val="es-ES"/>
        </w:rPr>
        <w:fldChar w:fldCharType="begin"/>
      </w:r>
      <w:r w:rsidR="00606058">
        <w:rPr>
          <w:lang w:val="es-ES"/>
        </w:rPr>
        <w:instrText xml:space="preserve"> REF _Ref454029338 \h </w:instrText>
      </w:r>
      <w:r w:rsidR="00606058">
        <w:rPr>
          <w:lang w:val="es-ES"/>
        </w:rPr>
      </w:r>
      <w:r w:rsidR="00606058">
        <w:rPr>
          <w:lang w:val="es-ES"/>
        </w:rPr>
        <w:fldChar w:fldCharType="separate"/>
      </w:r>
      <w:r w:rsidR="00020F6A">
        <w:t xml:space="preserve">Figura </w:t>
      </w:r>
      <w:r w:rsidR="00020F6A">
        <w:rPr>
          <w:noProof/>
        </w:rPr>
        <w:t>2</w:t>
      </w:r>
      <w:r w:rsidR="00020F6A">
        <w:t xml:space="preserve">: Esquema </w:t>
      </w:r>
      <w:r w:rsidR="00020F6A">
        <w:rPr>
          <w:i/>
        </w:rPr>
        <w:t>crawler</w:t>
      </w:r>
      <w:r w:rsidR="00020F6A">
        <w:t xml:space="preserve"> enfocado</w:t>
      </w:r>
      <w:r w:rsidR="00606058">
        <w:rPr>
          <w:lang w:val="es-ES"/>
        </w:rPr>
        <w:fldChar w:fldCharType="end"/>
      </w:r>
      <w:r w:rsidR="00606058">
        <w:rPr>
          <w:lang w:val="es-ES"/>
        </w:rPr>
        <w:t xml:space="preserve"> </w:t>
      </w:r>
      <w:r w:rsidR="00515DA9">
        <w:rPr>
          <w:lang w:val="es-ES"/>
        </w:rPr>
        <w:t xml:space="preserve">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72919FD8" w14:textId="77777777" w:rsidR="002C097D" w:rsidRDefault="000B3E1E" w:rsidP="002C097D">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0BE29FC9" w14:textId="5555E006" w:rsidR="000E566C" w:rsidRPr="002C097D" w:rsidRDefault="002C097D" w:rsidP="002C097D">
      <w:pPr>
        <w:pStyle w:val="Descripcin"/>
        <w:jc w:val="center"/>
      </w:pPr>
      <w:bookmarkStart w:id="27" w:name="_Ref454029338"/>
      <w:bookmarkStart w:id="28" w:name="_Toc454030213"/>
      <w:bookmarkStart w:id="29" w:name="_Toc454137349"/>
      <w:r>
        <w:t xml:space="preserve">Figura </w:t>
      </w:r>
      <w:r>
        <w:fldChar w:fldCharType="begin"/>
      </w:r>
      <w:r>
        <w:instrText xml:space="preserve"> SEQ Figura \* ARABIC </w:instrText>
      </w:r>
      <w:r>
        <w:fldChar w:fldCharType="separate"/>
      </w:r>
      <w:r w:rsidR="00020F6A">
        <w:rPr>
          <w:noProof/>
        </w:rPr>
        <w:t>2</w:t>
      </w:r>
      <w:r>
        <w:fldChar w:fldCharType="end"/>
      </w:r>
      <w:r>
        <w:t xml:space="preserve">: Esquema </w:t>
      </w:r>
      <w:r>
        <w:rPr>
          <w:i/>
        </w:rPr>
        <w:t>crawler</w:t>
      </w:r>
      <w:r>
        <w:t xml:space="preserve"> enfocado</w:t>
      </w:r>
      <w:bookmarkEnd w:id="27"/>
      <w:bookmarkEnd w:id="28"/>
      <w:bookmarkEnd w:id="29"/>
    </w:p>
    <w:p w14:paraId="7025116C" w14:textId="77777777" w:rsidR="00F07B42" w:rsidRDefault="0069537B" w:rsidP="00F07B42">
      <w:pPr>
        <w:pStyle w:val="Ttulo2"/>
        <w:numPr>
          <w:ilvl w:val="1"/>
          <w:numId w:val="1"/>
        </w:numPr>
      </w:pPr>
      <w:bookmarkStart w:id="30" w:name="_Toc451013001"/>
      <w:bookmarkStart w:id="31" w:name="_Toc453002175"/>
      <w:bookmarkStart w:id="32" w:name="_Toc454137057"/>
      <w:r>
        <w:lastRenderedPageBreak/>
        <w:t>Funcionamiento de un crawler</w:t>
      </w:r>
      <w:bookmarkEnd w:id="30"/>
      <w:bookmarkEnd w:id="31"/>
      <w:bookmarkEnd w:id="32"/>
    </w:p>
    <w:p w14:paraId="50A1C4E5" w14:textId="16AEC6E7" w:rsidR="00BD078F"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0B16C6">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6B1C13" w:rsidRPr="006B1C13">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r w:rsidR="00BD078F">
        <w:rPr>
          <w:b/>
        </w:rPr>
        <w:t>inject</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2FD8BD30" w:rsidR="00752638" w:rsidRDefault="00752638" w:rsidP="00752638">
      <w:r>
        <w:t xml:space="preserve">En la </w:t>
      </w:r>
      <w:r w:rsidR="00606058">
        <w:fldChar w:fldCharType="begin"/>
      </w:r>
      <w:r w:rsidR="00606058">
        <w:instrText xml:space="preserve"> REF _Ref454029241 \h </w:instrText>
      </w:r>
      <w:r w:rsidR="00606058">
        <w:fldChar w:fldCharType="separate"/>
      </w:r>
      <w:r w:rsidR="00020F6A">
        <w:t xml:space="preserve">Figura </w:t>
      </w:r>
      <w:r w:rsidR="00020F6A">
        <w:rPr>
          <w:noProof/>
        </w:rPr>
        <w:t>3</w:t>
      </w:r>
      <w:r w:rsidR="00020F6A">
        <w:t xml:space="preserve">: Esquema arquitectura de un </w:t>
      </w:r>
      <w:r w:rsidR="00020F6A">
        <w:rPr>
          <w:i/>
        </w:rPr>
        <w:t>crawler</w:t>
      </w:r>
      <w:r w:rsidR="00606058">
        <w:fldChar w:fldCharType="end"/>
      </w:r>
      <w:r w:rsidR="00B464BD">
        <w:t xml:space="preserve"> </w:t>
      </w:r>
      <w:r>
        <w:t xml:space="preserve">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7ECAFAD1" w14:textId="77777777" w:rsidR="002C097D" w:rsidRDefault="00C97BE8" w:rsidP="002C097D">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4">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5A4E127B" w14:textId="442039B8" w:rsidR="00B90438" w:rsidRPr="002C097D" w:rsidRDefault="002C097D" w:rsidP="002C097D">
      <w:pPr>
        <w:pStyle w:val="Descripcin"/>
        <w:jc w:val="center"/>
      </w:pPr>
      <w:bookmarkStart w:id="33" w:name="_Ref454029241"/>
      <w:bookmarkStart w:id="34" w:name="_Toc454030214"/>
      <w:bookmarkStart w:id="35" w:name="_Toc454137350"/>
      <w:r>
        <w:t xml:space="preserve">Figura </w:t>
      </w:r>
      <w:r>
        <w:fldChar w:fldCharType="begin"/>
      </w:r>
      <w:r>
        <w:instrText xml:space="preserve"> SEQ Figura \* ARABIC </w:instrText>
      </w:r>
      <w:r>
        <w:fldChar w:fldCharType="separate"/>
      </w:r>
      <w:r w:rsidR="00020F6A">
        <w:rPr>
          <w:noProof/>
        </w:rPr>
        <w:t>3</w:t>
      </w:r>
      <w:r>
        <w:fldChar w:fldCharType="end"/>
      </w:r>
      <w:r>
        <w:t xml:space="preserve">: Esquema arquitectura de un </w:t>
      </w:r>
      <w:r>
        <w:rPr>
          <w:i/>
        </w:rPr>
        <w:t>crawler</w:t>
      </w:r>
      <w:bookmarkEnd w:id="33"/>
      <w:bookmarkEnd w:id="34"/>
      <w:bookmarkEnd w:id="35"/>
    </w:p>
    <w:p w14:paraId="41F7EFA9" w14:textId="67D0F3E7" w:rsidR="0069537B" w:rsidRDefault="00064443" w:rsidP="00817E0C">
      <w:pPr>
        <w:pStyle w:val="Ttulo2"/>
        <w:numPr>
          <w:ilvl w:val="1"/>
          <w:numId w:val="1"/>
        </w:numPr>
      </w:pPr>
      <w:bookmarkStart w:id="36" w:name="_Toc451013002"/>
      <w:bookmarkStart w:id="37" w:name="_Toc453002176"/>
      <w:bookmarkStart w:id="38" w:name="_Toc454137058"/>
      <w:r>
        <w:t>Educación</w:t>
      </w:r>
      <w:bookmarkEnd w:id="36"/>
      <w:bookmarkEnd w:id="37"/>
      <w:bookmarkEnd w:id="38"/>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6DAC0605"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0B16C6">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6B1C13" w:rsidRPr="006B1C13">
        <w:rPr>
          <w:noProof/>
        </w:rPr>
        <w:t>[4]</w:t>
      </w:r>
      <w:r w:rsidR="00C97BE8">
        <w:rPr>
          <w:i/>
        </w:rPr>
        <w:fldChar w:fldCharType="end"/>
      </w:r>
      <w:r w:rsidR="00C74F39">
        <w:t>.</w:t>
      </w:r>
    </w:p>
    <w:p w14:paraId="79591E81" w14:textId="14F8DEE1"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0B16C6">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6B1C13" w:rsidRPr="006B1C13">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02306C" w:rsidRPr="00C74F39" w:rsidRDefault="0002306C" w:rsidP="00A855A0">
                            <w:pPr>
                              <w:pStyle w:val="HTMLconformatoprevio"/>
                              <w:rPr>
                                <w:color w:val="000000"/>
                                <w:lang w:val="en-US"/>
                              </w:rPr>
                            </w:pPr>
                            <w:r w:rsidRPr="00C74F39">
                              <w:rPr>
                                <w:color w:val="000000"/>
                                <w:lang w:val="en-US"/>
                              </w:rPr>
                              <w:t>User-agent: *</w:t>
                            </w:r>
                          </w:p>
                          <w:p w14:paraId="520F4F0A" w14:textId="77777777" w:rsidR="0002306C" w:rsidRPr="00C74F39" w:rsidRDefault="0002306C"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02306C" w:rsidRPr="00C74F39" w:rsidRDefault="0002306C" w:rsidP="00A855A0">
                      <w:pPr>
                        <w:pStyle w:val="HTMLconformatoprevio"/>
                        <w:rPr>
                          <w:color w:val="000000"/>
                          <w:lang w:val="en-US"/>
                        </w:rPr>
                      </w:pPr>
                      <w:r w:rsidRPr="00C74F39">
                        <w:rPr>
                          <w:color w:val="000000"/>
                          <w:lang w:val="en-US"/>
                        </w:rPr>
                        <w:t>User-agent: *</w:t>
                      </w:r>
                    </w:p>
                    <w:p w14:paraId="520F4F0A" w14:textId="77777777" w:rsidR="0002306C" w:rsidRPr="00C74F39" w:rsidRDefault="0002306C"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02306C" w:rsidRPr="00C74F39" w:rsidRDefault="0002306C" w:rsidP="00C74F39">
                            <w:pPr>
                              <w:pStyle w:val="HTMLconformatoprevio"/>
                              <w:rPr>
                                <w:color w:val="000000"/>
                                <w:lang w:val="en-US"/>
                              </w:rPr>
                            </w:pPr>
                            <w:r w:rsidRPr="00C74F39">
                              <w:rPr>
                                <w:color w:val="000000"/>
                                <w:lang w:val="en-US"/>
                              </w:rPr>
                              <w:t>User-agent: *</w:t>
                            </w:r>
                          </w:p>
                          <w:p w14:paraId="48C893C0" w14:textId="77777777" w:rsidR="0002306C" w:rsidRPr="00C74F39" w:rsidRDefault="0002306C"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02306C" w:rsidRPr="00C74F39" w:rsidRDefault="0002306C" w:rsidP="00C74F39">
                      <w:pPr>
                        <w:pStyle w:val="HTMLconformatoprevio"/>
                        <w:rPr>
                          <w:color w:val="000000"/>
                          <w:lang w:val="en-US"/>
                        </w:rPr>
                      </w:pPr>
                      <w:r w:rsidRPr="00C74F39">
                        <w:rPr>
                          <w:color w:val="000000"/>
                          <w:lang w:val="en-US"/>
                        </w:rPr>
                        <w:t>User-agent: *</w:t>
                      </w:r>
                    </w:p>
                    <w:p w14:paraId="48C893C0" w14:textId="77777777" w:rsidR="0002306C" w:rsidRPr="00C74F39" w:rsidRDefault="0002306C"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02306C" w:rsidRPr="00C74F39" w:rsidRDefault="0002306C" w:rsidP="00C602F1">
                            <w:pPr>
                              <w:pStyle w:val="HTMLconformatoprevio"/>
                              <w:spacing w:before="0" w:after="0"/>
                              <w:rPr>
                                <w:color w:val="000000"/>
                                <w:lang w:val="en-US"/>
                              </w:rPr>
                            </w:pPr>
                            <w:r w:rsidRPr="00C74F39">
                              <w:rPr>
                                <w:color w:val="000000"/>
                                <w:lang w:val="en-US"/>
                              </w:rPr>
                              <w:t>User-agent: *</w:t>
                            </w:r>
                          </w:p>
                          <w:p w14:paraId="348EFC90" w14:textId="77777777" w:rsidR="0002306C" w:rsidRPr="00C74F39" w:rsidRDefault="0002306C" w:rsidP="00C602F1">
                            <w:pPr>
                              <w:pStyle w:val="HTMLconformatoprevio"/>
                              <w:spacing w:before="0" w:after="0"/>
                              <w:rPr>
                                <w:color w:val="000000"/>
                                <w:lang w:val="en-US"/>
                              </w:rPr>
                            </w:pPr>
                            <w:r w:rsidRPr="00C74F39">
                              <w:rPr>
                                <w:color w:val="000000"/>
                                <w:lang w:val="en-US"/>
                              </w:rPr>
                              <w:t xml:space="preserve">Disallow: </w:t>
                            </w:r>
                          </w:p>
                          <w:p w14:paraId="6C7BE325" w14:textId="77777777" w:rsidR="0002306C" w:rsidRPr="00C74F39" w:rsidRDefault="0002306C" w:rsidP="00C602F1">
                            <w:pPr>
                              <w:pStyle w:val="HTMLconformatoprevio"/>
                              <w:spacing w:before="0" w:after="0"/>
                              <w:rPr>
                                <w:color w:val="000000"/>
                                <w:lang w:val="en-US"/>
                              </w:rPr>
                            </w:pPr>
                            <w:r w:rsidRPr="00C74F39">
                              <w:rPr>
                                <w:color w:val="000000"/>
                                <w:lang w:val="en-US"/>
                              </w:rPr>
                              <w:t>Disallow: /_*/</w:t>
                            </w:r>
                          </w:p>
                          <w:p w14:paraId="67C6038A" w14:textId="77777777" w:rsidR="0002306C" w:rsidRPr="00C74F39" w:rsidRDefault="0002306C"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02306C" w:rsidRPr="00C74F39" w:rsidRDefault="0002306C"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02306C" w:rsidRPr="00C74F39" w:rsidRDefault="0002306C"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02306C" w:rsidRPr="00C74F39" w:rsidRDefault="0002306C"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02306C" w:rsidRDefault="0002306C" w:rsidP="00C602F1">
                            <w:pPr>
                              <w:pStyle w:val="HTMLconformatoprevio"/>
                              <w:spacing w:before="0" w:after="0"/>
                              <w:rPr>
                                <w:color w:val="000000"/>
                              </w:rPr>
                            </w:pPr>
                            <w:r>
                              <w:rPr>
                                <w:color w:val="000000"/>
                              </w:rPr>
                              <w:t>Disallow: /VA/FamiliaReal/Urdangarin/</w:t>
                            </w:r>
                          </w:p>
                          <w:p w14:paraId="762F8E00" w14:textId="77777777" w:rsidR="0002306C" w:rsidRDefault="0002306C" w:rsidP="00C602F1">
                            <w:pPr>
                              <w:pStyle w:val="HTMLconformatoprevio"/>
                              <w:spacing w:before="0" w:after="0"/>
                              <w:rPr>
                                <w:color w:val="000000"/>
                              </w:rPr>
                            </w:pPr>
                            <w:r>
                              <w:rPr>
                                <w:color w:val="000000"/>
                              </w:rPr>
                              <w:t>Disallow: /EN/FamiliaReal/Urdangarin/</w:t>
                            </w:r>
                          </w:p>
                          <w:p w14:paraId="19679F32" w14:textId="77777777" w:rsidR="0002306C" w:rsidRDefault="0002306C" w:rsidP="00C602F1">
                            <w:pPr>
                              <w:pStyle w:val="HTMLconformatoprevio"/>
                              <w:spacing w:before="0" w:after="0"/>
                              <w:rPr>
                                <w:color w:val="000000"/>
                              </w:rPr>
                            </w:pPr>
                            <w:r>
                              <w:rPr>
                                <w:color w:val="000000"/>
                              </w:rPr>
                              <w:t>Sitemap: http://www.casareal.es/sitemap.xml</w:t>
                            </w:r>
                          </w:p>
                          <w:p w14:paraId="37530B1F" w14:textId="77777777" w:rsidR="0002306C" w:rsidRDefault="0002306C"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02306C" w:rsidRPr="00C74F39" w:rsidRDefault="0002306C" w:rsidP="00C602F1">
                      <w:pPr>
                        <w:pStyle w:val="HTMLconformatoprevio"/>
                        <w:spacing w:before="0" w:after="0"/>
                        <w:rPr>
                          <w:color w:val="000000"/>
                          <w:lang w:val="en-US"/>
                        </w:rPr>
                      </w:pPr>
                      <w:r w:rsidRPr="00C74F39">
                        <w:rPr>
                          <w:color w:val="000000"/>
                          <w:lang w:val="en-US"/>
                        </w:rPr>
                        <w:t>User-agent: *</w:t>
                      </w:r>
                    </w:p>
                    <w:p w14:paraId="348EFC90" w14:textId="77777777" w:rsidR="0002306C" w:rsidRPr="00C74F39" w:rsidRDefault="0002306C" w:rsidP="00C602F1">
                      <w:pPr>
                        <w:pStyle w:val="HTMLconformatoprevio"/>
                        <w:spacing w:before="0" w:after="0"/>
                        <w:rPr>
                          <w:color w:val="000000"/>
                          <w:lang w:val="en-US"/>
                        </w:rPr>
                      </w:pPr>
                      <w:r w:rsidRPr="00C74F39">
                        <w:rPr>
                          <w:color w:val="000000"/>
                          <w:lang w:val="en-US"/>
                        </w:rPr>
                        <w:t xml:space="preserve">Disallow: </w:t>
                      </w:r>
                    </w:p>
                    <w:p w14:paraId="6C7BE325" w14:textId="77777777" w:rsidR="0002306C" w:rsidRPr="00C74F39" w:rsidRDefault="0002306C" w:rsidP="00C602F1">
                      <w:pPr>
                        <w:pStyle w:val="HTMLconformatoprevio"/>
                        <w:spacing w:before="0" w:after="0"/>
                        <w:rPr>
                          <w:color w:val="000000"/>
                          <w:lang w:val="en-US"/>
                        </w:rPr>
                      </w:pPr>
                      <w:r w:rsidRPr="00C74F39">
                        <w:rPr>
                          <w:color w:val="000000"/>
                          <w:lang w:val="en-US"/>
                        </w:rPr>
                        <w:t>Disallow: /_*/</w:t>
                      </w:r>
                    </w:p>
                    <w:p w14:paraId="67C6038A" w14:textId="77777777" w:rsidR="0002306C" w:rsidRPr="00C74F39" w:rsidRDefault="0002306C"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02306C" w:rsidRPr="00C74F39" w:rsidRDefault="0002306C"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02306C" w:rsidRPr="00C74F39" w:rsidRDefault="0002306C"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02306C" w:rsidRPr="00C74F39" w:rsidRDefault="0002306C"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02306C" w:rsidRDefault="0002306C" w:rsidP="00C602F1">
                      <w:pPr>
                        <w:pStyle w:val="HTMLconformatoprevio"/>
                        <w:spacing w:before="0" w:after="0"/>
                        <w:rPr>
                          <w:color w:val="000000"/>
                        </w:rPr>
                      </w:pPr>
                      <w:r>
                        <w:rPr>
                          <w:color w:val="000000"/>
                        </w:rPr>
                        <w:t>Disallow: /VA/FamiliaReal/Urdangarin/</w:t>
                      </w:r>
                    </w:p>
                    <w:p w14:paraId="762F8E00" w14:textId="77777777" w:rsidR="0002306C" w:rsidRDefault="0002306C" w:rsidP="00C602F1">
                      <w:pPr>
                        <w:pStyle w:val="HTMLconformatoprevio"/>
                        <w:spacing w:before="0" w:after="0"/>
                        <w:rPr>
                          <w:color w:val="000000"/>
                        </w:rPr>
                      </w:pPr>
                      <w:r>
                        <w:rPr>
                          <w:color w:val="000000"/>
                        </w:rPr>
                        <w:t>Disallow: /EN/FamiliaReal/Urdangarin/</w:t>
                      </w:r>
                    </w:p>
                    <w:p w14:paraId="19679F32" w14:textId="77777777" w:rsidR="0002306C" w:rsidRDefault="0002306C" w:rsidP="00C602F1">
                      <w:pPr>
                        <w:pStyle w:val="HTMLconformatoprevio"/>
                        <w:spacing w:before="0" w:after="0"/>
                        <w:rPr>
                          <w:color w:val="000000"/>
                        </w:rPr>
                      </w:pPr>
                      <w:r>
                        <w:rPr>
                          <w:color w:val="000000"/>
                        </w:rPr>
                        <w:t>Sitemap: http://www.casareal.es/sitemap.xml</w:t>
                      </w:r>
                    </w:p>
                    <w:p w14:paraId="37530B1F" w14:textId="77777777" w:rsidR="0002306C" w:rsidRDefault="0002306C"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02306C" w:rsidRPr="007662F0" w:rsidRDefault="0002306C" w:rsidP="00C602F1">
                            <w:pPr>
                              <w:pStyle w:val="HTMLconformatoprevio"/>
                              <w:spacing w:before="0" w:after="0"/>
                              <w:rPr>
                                <w:color w:val="000000"/>
                                <w:lang w:val="en-US"/>
                              </w:rPr>
                            </w:pPr>
                            <w:r w:rsidRPr="007662F0">
                              <w:rPr>
                                <w:color w:val="000000"/>
                                <w:lang w:val="en-US"/>
                              </w:rPr>
                              <w:t>User-agent: spatineo</w:t>
                            </w:r>
                          </w:p>
                          <w:p w14:paraId="6A861FA2" w14:textId="77777777" w:rsidR="0002306C" w:rsidRPr="007662F0" w:rsidRDefault="0002306C" w:rsidP="00C602F1">
                            <w:pPr>
                              <w:pStyle w:val="HTMLconformatoprevio"/>
                              <w:spacing w:before="0" w:after="0"/>
                              <w:rPr>
                                <w:color w:val="000000"/>
                                <w:lang w:val="en-US"/>
                              </w:rPr>
                            </w:pPr>
                            <w:r w:rsidRPr="007662F0">
                              <w:rPr>
                                <w:color w:val="000000"/>
                                <w:lang w:val="en-US"/>
                              </w:rPr>
                              <w:t>Allow: /wms/request.php</w:t>
                            </w:r>
                          </w:p>
                          <w:p w14:paraId="3678674A" w14:textId="77777777" w:rsidR="0002306C" w:rsidRDefault="0002306C" w:rsidP="00C602F1">
                            <w:pPr>
                              <w:pStyle w:val="HTMLconformatoprevio"/>
                              <w:spacing w:before="0" w:after="0"/>
                              <w:rPr>
                                <w:color w:val="000000"/>
                              </w:rPr>
                            </w:pPr>
                            <w:r>
                              <w:rPr>
                                <w:color w:val="000000"/>
                              </w:rPr>
                              <w:t>Disallow: /</w:t>
                            </w:r>
                          </w:p>
                          <w:p w14:paraId="441F48C4" w14:textId="77777777" w:rsidR="0002306C" w:rsidRDefault="0002306C" w:rsidP="00C602F1">
                            <w:pPr>
                              <w:pStyle w:val="HTMLconformatoprevio"/>
                              <w:spacing w:before="0" w:after="0"/>
                              <w:rPr>
                                <w:color w:val="000000"/>
                              </w:rPr>
                            </w:pPr>
                          </w:p>
                          <w:p w14:paraId="7F375A98" w14:textId="77777777" w:rsidR="0002306C" w:rsidRDefault="0002306C" w:rsidP="00C602F1">
                            <w:pPr>
                              <w:pStyle w:val="HTMLconformatoprevio"/>
                              <w:spacing w:before="0" w:after="0"/>
                              <w:rPr>
                                <w:color w:val="000000"/>
                              </w:rPr>
                            </w:pPr>
                            <w:r>
                              <w:rPr>
                                <w:color w:val="000000"/>
                              </w:rPr>
                              <w:t>User-agent: *</w:t>
                            </w:r>
                          </w:p>
                          <w:p w14:paraId="099B7FCB" w14:textId="77777777" w:rsidR="0002306C" w:rsidRDefault="0002306C" w:rsidP="00C602F1">
                            <w:pPr>
                              <w:pStyle w:val="HTMLconformatoprevio"/>
                              <w:spacing w:before="0" w:after="0"/>
                              <w:rPr>
                                <w:color w:val="000000"/>
                              </w:rPr>
                            </w:pPr>
                            <w:r>
                              <w:rPr>
                                <w:color w:val="000000"/>
                              </w:rPr>
                              <w:t>Disallow: /</w:t>
                            </w:r>
                          </w:p>
                          <w:p w14:paraId="2D824AEA" w14:textId="77777777" w:rsidR="0002306C" w:rsidRPr="00C74F39" w:rsidRDefault="0002306C"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02306C" w:rsidRPr="007662F0" w:rsidRDefault="0002306C" w:rsidP="00C602F1">
                      <w:pPr>
                        <w:pStyle w:val="HTMLconformatoprevio"/>
                        <w:spacing w:before="0" w:after="0"/>
                        <w:rPr>
                          <w:color w:val="000000"/>
                          <w:lang w:val="en-US"/>
                        </w:rPr>
                      </w:pPr>
                      <w:r w:rsidRPr="007662F0">
                        <w:rPr>
                          <w:color w:val="000000"/>
                          <w:lang w:val="en-US"/>
                        </w:rPr>
                        <w:t>User-agent: spatineo</w:t>
                      </w:r>
                    </w:p>
                    <w:p w14:paraId="6A861FA2" w14:textId="77777777" w:rsidR="0002306C" w:rsidRPr="007662F0" w:rsidRDefault="0002306C" w:rsidP="00C602F1">
                      <w:pPr>
                        <w:pStyle w:val="HTMLconformatoprevio"/>
                        <w:spacing w:before="0" w:after="0"/>
                        <w:rPr>
                          <w:color w:val="000000"/>
                          <w:lang w:val="en-US"/>
                        </w:rPr>
                      </w:pPr>
                      <w:r w:rsidRPr="007662F0">
                        <w:rPr>
                          <w:color w:val="000000"/>
                          <w:lang w:val="en-US"/>
                        </w:rPr>
                        <w:t>Allow: /wms/request.php</w:t>
                      </w:r>
                    </w:p>
                    <w:p w14:paraId="3678674A" w14:textId="77777777" w:rsidR="0002306C" w:rsidRDefault="0002306C" w:rsidP="00C602F1">
                      <w:pPr>
                        <w:pStyle w:val="HTMLconformatoprevio"/>
                        <w:spacing w:before="0" w:after="0"/>
                        <w:rPr>
                          <w:color w:val="000000"/>
                        </w:rPr>
                      </w:pPr>
                      <w:r>
                        <w:rPr>
                          <w:color w:val="000000"/>
                        </w:rPr>
                        <w:t>Disallow: /</w:t>
                      </w:r>
                    </w:p>
                    <w:p w14:paraId="441F48C4" w14:textId="77777777" w:rsidR="0002306C" w:rsidRDefault="0002306C" w:rsidP="00C602F1">
                      <w:pPr>
                        <w:pStyle w:val="HTMLconformatoprevio"/>
                        <w:spacing w:before="0" w:after="0"/>
                        <w:rPr>
                          <w:color w:val="000000"/>
                        </w:rPr>
                      </w:pPr>
                    </w:p>
                    <w:p w14:paraId="7F375A98" w14:textId="77777777" w:rsidR="0002306C" w:rsidRDefault="0002306C" w:rsidP="00C602F1">
                      <w:pPr>
                        <w:pStyle w:val="HTMLconformatoprevio"/>
                        <w:spacing w:before="0" w:after="0"/>
                        <w:rPr>
                          <w:color w:val="000000"/>
                        </w:rPr>
                      </w:pPr>
                      <w:r>
                        <w:rPr>
                          <w:color w:val="000000"/>
                        </w:rPr>
                        <w:t>User-agent: *</w:t>
                      </w:r>
                    </w:p>
                    <w:p w14:paraId="099B7FCB" w14:textId="77777777" w:rsidR="0002306C" w:rsidRDefault="0002306C" w:rsidP="00C602F1">
                      <w:pPr>
                        <w:pStyle w:val="HTMLconformatoprevio"/>
                        <w:spacing w:before="0" w:after="0"/>
                        <w:rPr>
                          <w:color w:val="000000"/>
                        </w:rPr>
                      </w:pPr>
                      <w:r>
                        <w:rPr>
                          <w:color w:val="000000"/>
                        </w:rPr>
                        <w:t>Disallow: /</w:t>
                      </w:r>
                    </w:p>
                    <w:p w14:paraId="2D824AEA" w14:textId="77777777" w:rsidR="0002306C" w:rsidRPr="00C74F39" w:rsidRDefault="0002306C"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39" w:name="_Toc451013003"/>
      <w:bookmarkStart w:id="40" w:name="_Toc453002177"/>
      <w:bookmarkStart w:id="41" w:name="_Toc454137059"/>
      <w:r>
        <w:t>Crawlers famosos</w:t>
      </w:r>
      <w:bookmarkEnd w:id="39"/>
      <w:bookmarkEnd w:id="40"/>
      <w:bookmarkEnd w:id="41"/>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1D11C709" w:rsidR="00A90DA0" w:rsidRDefault="002C097D" w:rsidP="00DC7DD8">
      <w:r>
        <w:t xml:space="preserve">Estos son los </w:t>
      </w:r>
      <w:r>
        <w:rPr>
          <w:i/>
        </w:rPr>
        <w:t>crawlers</w:t>
      </w:r>
      <w:r>
        <w:t xml:space="preserve"> dedicados a motores de búsqueda más famosos</w:t>
      </w:r>
      <w:r w:rsidR="00805B88">
        <w:t xml:space="preserve"> </w:t>
      </w:r>
      <w:r w:rsidR="00805B88">
        <w:fldChar w:fldCharType="begin" w:fldLock="1"/>
      </w:r>
      <w:r w:rsidR="000B16C6">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6B1C13" w:rsidRPr="006B1C13">
        <w:rPr>
          <w:noProof/>
        </w:rPr>
        <w:t>[3]</w:t>
      </w:r>
      <w:r w:rsidR="00805B88">
        <w:fldChar w:fldCharType="end"/>
      </w:r>
      <w:r w:rsidR="00A90DA0">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r>
        <w:lastRenderedPageBreak/>
        <w:t xml:space="preserve">Baiduspider -  El </w:t>
      </w:r>
      <w:r w:rsidR="00C124BE">
        <w:t>equivalente chino</w:t>
      </w:r>
      <w:r>
        <w:t xml:space="preserve"> </w:t>
      </w:r>
      <w:r w:rsidR="00386249">
        <w:t xml:space="preserve">al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23AEE5D6"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07B40A3A" w14:textId="055469B5" w:rsidR="002C097D" w:rsidRDefault="002C097D" w:rsidP="002C097D">
      <w:pPr>
        <w:jc w:val="left"/>
      </w:pPr>
    </w:p>
    <w:p w14:paraId="12680798" w14:textId="11C07DF3" w:rsidR="002C097D" w:rsidRDefault="002C097D" w:rsidP="002C097D">
      <w:pPr>
        <w:jc w:val="left"/>
      </w:pPr>
      <w:r>
        <w:t xml:space="preserve">Existen </w:t>
      </w:r>
      <w:r>
        <w:rPr>
          <w:i/>
        </w:rPr>
        <w:t>crawlers</w:t>
      </w:r>
      <w:r>
        <w:t xml:space="preserve"> que se dedican a buscar otros elementos específicos, por ejemplo:</w:t>
      </w:r>
    </w:p>
    <w:p w14:paraId="20AC95E4" w14:textId="4B045C0C" w:rsidR="002C097D" w:rsidRDefault="002C097D" w:rsidP="00FD2EED">
      <w:pPr>
        <w:pStyle w:val="Prrafodelista"/>
        <w:numPr>
          <w:ilvl w:val="0"/>
          <w:numId w:val="35"/>
        </w:numPr>
        <w:jc w:val="left"/>
      </w:pPr>
      <w:r>
        <w:t>Spatineo – Se dedica a la búsqueda de información geográfica.</w:t>
      </w:r>
    </w:p>
    <w:p w14:paraId="014C1D71" w14:textId="0A21D5D0" w:rsidR="002C097D" w:rsidRPr="002C097D" w:rsidRDefault="002C097D" w:rsidP="00FD2EED">
      <w:pPr>
        <w:pStyle w:val="Prrafodelista"/>
        <w:numPr>
          <w:ilvl w:val="0"/>
          <w:numId w:val="35"/>
        </w:numPr>
        <w:jc w:val="left"/>
      </w:pPr>
      <w:r>
        <w:t xml:space="preserve">Kayak – Es una web de comparación de precios de vuelos. Este tipo de webs utilizan </w:t>
      </w:r>
      <w:r w:rsidRPr="00FD2EED">
        <w:rPr>
          <w:i/>
        </w:rPr>
        <w:t>crawlers</w:t>
      </w:r>
      <w:r>
        <w:t xml:space="preserve"> para nutrirse de contenido.</w:t>
      </w:r>
    </w:p>
    <w:p w14:paraId="710466C4" w14:textId="36E34F40" w:rsidR="00EA5DD1" w:rsidRDefault="003A31B9" w:rsidP="00096206">
      <w:pPr>
        <w:pStyle w:val="Ttulo1"/>
        <w:numPr>
          <w:ilvl w:val="0"/>
          <w:numId w:val="1"/>
        </w:numPr>
      </w:pPr>
      <w:bookmarkStart w:id="42" w:name="_Toc451013004"/>
      <w:bookmarkStart w:id="43" w:name="_Toc453002178"/>
      <w:bookmarkStart w:id="44" w:name="_Toc454137060"/>
      <w:r>
        <w:lastRenderedPageBreak/>
        <w:t>Nutch</w:t>
      </w:r>
      <w:bookmarkEnd w:id="42"/>
      <w:bookmarkEnd w:id="43"/>
      <w:bookmarkEnd w:id="44"/>
    </w:p>
    <w:p w14:paraId="2A918C52" w14:textId="3934502E" w:rsidR="00EA5DD1" w:rsidRPr="00EA5DD1" w:rsidRDefault="00EA5DD1" w:rsidP="00EA5DD1">
      <w:r>
        <w:t>Nutch fue creado por Doug Cutting</w:t>
      </w:r>
      <w:r w:rsidRPr="007C4B16">
        <w:rPr>
          <w:rStyle w:val="Refdenotaalpie"/>
        </w:rPr>
        <w:footnoteReference w:id="2"/>
      </w:r>
      <w:r>
        <w:t xml:space="preserve"> y Mike Cafarella como un crawler genérico. Desde su creación la herramienta fue ganando popularidad hasta que en 2005 ingresó en el programa </w:t>
      </w:r>
      <w:r w:rsidRPr="000E566C">
        <w:t>Apache Incubator</w:t>
      </w:r>
      <w:r w:rsidRPr="007C4B16">
        <w:rPr>
          <w:rStyle w:val="Refdenotaalpie"/>
        </w:rPr>
        <w:footnoteReference w:id="3"/>
      </w:r>
      <w:r>
        <w:t xml:space="preserve">, a través del cual consiguió convertirse en un subproyecto de Lucene </w:t>
      </w:r>
      <w:r>
        <w:fldChar w:fldCharType="begin" w:fldLock="1"/>
      </w:r>
      <w:r>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fldChar w:fldCharType="separate"/>
      </w:r>
      <w:r w:rsidRPr="006B1C13">
        <w:rPr>
          <w:noProof/>
        </w:rPr>
        <w:t>[8]</w:t>
      </w:r>
      <w:r>
        <w:fldChar w:fldCharType="end"/>
      </w:r>
      <w:r>
        <w:t xml:space="preserve">. Desde abril de 2010 Nutch está considerado como un proyecto de alto nivel e independiente de </w:t>
      </w:r>
      <w:r>
        <w:rPr>
          <w:i/>
        </w:rPr>
        <w:t>Apache Software Foundation</w:t>
      </w:r>
      <w:r>
        <w:t>.</w:t>
      </w:r>
    </w:p>
    <w:p w14:paraId="3FC26D61" w14:textId="77777777" w:rsidR="00EA5DD1"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p>
    <w:p w14:paraId="60AB58E9" w14:textId="5B3267B6"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2C097D">
        <w:t>figura inferior</w:t>
      </w:r>
      <w:r w:rsidR="00C24DF5">
        <w:t xml:space="preserve"> se puede observar un diagrama de la arquitectura de Nutch</w:t>
      </w:r>
      <w:r w:rsidR="000B16C6">
        <w:t xml:space="preserve"> </w:t>
      </w:r>
      <w:r w:rsidR="000B16C6">
        <w:fldChar w:fldCharType="begin" w:fldLock="1"/>
      </w:r>
      <w:r w:rsidR="000B16C6">
        <w:instrText>ADDIN CSL_CITATION { "citationItems" : [ { "id" : "ITEM-1", "itemData" : { "author" : [ { "dropping-particle" : "", "family" : "Nagel", "given" : "Sebastian", "non-dropping-particle" : "", "parse-names" : false, "suffix" : "" } ], "id" : "ITEM-1", "issued" : { "date-parts" : [ [ "2014" ] ] }, "title" : "Web Crawling with Apache Nutch", "type" : "article-journal" }, "uris" : [ "http://www.mendeley.com/documents/?uuid=0a7c7631-bf4d-32d2-96c5-73f90acf54aa" ] } ], "mendeley" : { "formattedCitation" : "[9]", "plainTextFormattedCitation" : "[9]", "previouslyFormattedCitation" : "[9]" }, "properties" : { "noteIndex" : 0 }, "schema" : "https://github.com/citation-style-language/schema/raw/master/csl-citation.json" }</w:instrText>
      </w:r>
      <w:r w:rsidR="000B16C6">
        <w:fldChar w:fldCharType="separate"/>
      </w:r>
      <w:r w:rsidR="000B16C6" w:rsidRPr="000B16C6">
        <w:rPr>
          <w:noProof/>
        </w:rPr>
        <w:t>[9]</w:t>
      </w:r>
      <w:r w:rsidR="000B16C6">
        <w:fldChar w:fldCharType="end"/>
      </w:r>
      <w:r w:rsidR="009A6C96">
        <w:t xml:space="preserve">, </w:t>
      </w:r>
      <w:r w:rsidR="009A6C96">
        <w:fldChar w:fldCharType="begin" w:fldLock="1"/>
      </w:r>
      <w:r w:rsidR="00E560A6">
        <w:instrText>ADDIN CSL_CITATION { "citationItems" : [ { "id" : "ITEM-1", "itemData" : { "author" : [ { "dropping-particle" : "", "family" : "Siren", "given" : "Sami", "non-dropping-particle" : "", "parse-names" : false, "suffix" : "" } ], "container-title" : "Lucidworks.com", "id" : "ITEM-1", "issued" : { "date-parts" : [ [ "2009" ] ] }, "title" : "Using Nutch with Solr", "type" : "article-journal" }, "uris" : [ "http://www.mendeley.com/documents/?uuid=180a1401-d93e-3f8a-ab3a-13ead854f011" ] } ], "mendeley" : { "formattedCitation" : "[10]", "plainTextFormattedCitation" : "[10]", "previouslyFormattedCitation" : "[10]" }, "properties" : { "noteIndex" : 0 }, "schema" : "https://github.com/citation-style-language/schema/raw/master/csl-citation.json" }</w:instrText>
      </w:r>
      <w:r w:rsidR="009A6C96">
        <w:fldChar w:fldCharType="separate"/>
      </w:r>
      <w:r w:rsidR="009A6C96" w:rsidRPr="009A6C96">
        <w:rPr>
          <w:noProof/>
        </w:rPr>
        <w:t>[10]</w:t>
      </w:r>
      <w:r w:rsidR="009A6C96">
        <w:fldChar w:fldCharType="end"/>
      </w:r>
      <w:r w:rsidR="00C24DF5">
        <w:t>.</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5">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3A20C059" w:rsidR="00C24DF5" w:rsidRDefault="00C24DF5" w:rsidP="00C24DF5">
      <w:pPr>
        <w:pStyle w:val="Descripcin"/>
        <w:jc w:val="center"/>
      </w:pPr>
      <w:bookmarkStart w:id="45" w:name="_Toc453684231"/>
      <w:bookmarkStart w:id="46" w:name="_Ref453428172"/>
      <w:bookmarkStart w:id="47" w:name="_Toc454030215"/>
      <w:bookmarkStart w:id="48" w:name="_Toc454137351"/>
      <w:r>
        <w:t xml:space="preserve">Figura </w:t>
      </w:r>
      <w:r>
        <w:fldChar w:fldCharType="begin"/>
      </w:r>
      <w:r>
        <w:instrText xml:space="preserve"> SEQ Figura \* ARABIC </w:instrText>
      </w:r>
      <w:r>
        <w:fldChar w:fldCharType="separate"/>
      </w:r>
      <w:r w:rsidR="00020F6A">
        <w:rPr>
          <w:noProof/>
        </w:rPr>
        <w:t>4</w:t>
      </w:r>
      <w:bookmarkEnd w:id="45"/>
      <w:r>
        <w:fldChar w:fldCharType="end"/>
      </w:r>
      <w:bookmarkEnd w:id="46"/>
      <w:r w:rsidR="00817E0C">
        <w:t>: Esquema arquitectura Nutch</w:t>
      </w:r>
      <w:bookmarkEnd w:id="47"/>
      <w:bookmarkEnd w:id="48"/>
    </w:p>
    <w:p w14:paraId="59FFE672" w14:textId="778D087D" w:rsidR="00900959" w:rsidRDefault="00FF0822" w:rsidP="00DB464F">
      <w:pPr>
        <w:pStyle w:val="Ttulo2"/>
        <w:numPr>
          <w:ilvl w:val="1"/>
          <w:numId w:val="1"/>
        </w:numPr>
      </w:pPr>
      <w:bookmarkStart w:id="49" w:name="_Toc454137061"/>
      <w:r>
        <w:t>Estructura</w:t>
      </w:r>
      <w:bookmarkEnd w:id="49"/>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3E6035C9"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020F6A">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6A11C914" w:rsidR="009D4B04" w:rsidRDefault="009D4B04" w:rsidP="00FF0822">
      <w:pPr>
        <w:pStyle w:val="Listaconvietas2"/>
      </w:pPr>
      <w:r w:rsidRPr="00A81868">
        <w:rPr>
          <w:rStyle w:val="FicherosycarpetasCar"/>
        </w:rPr>
        <w:t>build</w:t>
      </w:r>
      <w:r>
        <w:t xml:space="preserve"> – Carpeta generada automáticamente al compilar Nutch con </w:t>
      </w:r>
      <w:r w:rsidRPr="00817E0C">
        <w:rPr>
          <w:b/>
        </w:rPr>
        <w:t>Ant</w:t>
      </w:r>
      <w:r w:rsidR="00817E0C" w:rsidRPr="007C4B16">
        <w:rPr>
          <w:rStyle w:val="Refdenotaalpie"/>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020F6A">
        <w:t>Compilación de Nutch</w:t>
      </w:r>
      <w:r w:rsidR="00451DA4">
        <w:fldChar w:fldCharType="end"/>
      </w:r>
      <w:r>
        <w:t>.</w:t>
      </w:r>
    </w:p>
    <w:p w14:paraId="63A9EC4E" w14:textId="16FEB4C4"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020F6A">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022EFB74" w:rsidR="009D4B04" w:rsidRDefault="009D4B04" w:rsidP="00FF0822">
      <w:pPr>
        <w:pStyle w:val="Listaconvietas2"/>
      </w:pPr>
      <w:r w:rsidRPr="00A81868">
        <w:rPr>
          <w:rStyle w:val="FicherosycarpetasCar"/>
        </w:rPr>
        <w:t>ivy</w:t>
      </w:r>
      <w:r>
        <w:t xml:space="preserve"> – Configuración de la compilación de </w:t>
      </w:r>
      <w:r w:rsidR="00451DA4">
        <w:t>N</w:t>
      </w:r>
      <w:r>
        <w:t>utch</w:t>
      </w:r>
      <w:r w:rsidR="00451DA4">
        <w:t xml:space="preserve">. Se usan </w:t>
      </w:r>
      <w:r w:rsidR="00451DA4" w:rsidRPr="00817E0C">
        <w:rPr>
          <w:b/>
        </w:rPr>
        <w:t>Ivy</w:t>
      </w:r>
      <w:r w:rsidR="00451DA4">
        <w:t xml:space="preserve"> </w:t>
      </w:r>
      <w:r w:rsidR="00817E0C" w:rsidRPr="007C4B16">
        <w:rPr>
          <w:rStyle w:val="Refdenotaalpie"/>
        </w:rPr>
        <w:footnoteReference w:id="5"/>
      </w:r>
      <w:r w:rsidR="00451DA4">
        <w:t xml:space="preserve">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020F6A">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50" w:name="_Toc451013006"/>
      <w:bookmarkStart w:id="51" w:name="_Toc453002180"/>
      <w:bookmarkStart w:id="52" w:name="_Toc454137062"/>
      <w:r>
        <w:t>Principales componentes</w:t>
      </w:r>
      <w:bookmarkEnd w:id="50"/>
      <w:bookmarkEnd w:id="51"/>
      <w:bookmarkEnd w:id="52"/>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txt del almacén anteriormente mencionado. Esta operación se llama </w:t>
      </w:r>
      <w:r w:rsidR="00000DC7">
        <w:rPr>
          <w:b/>
          <w:i/>
        </w:rPr>
        <w:t>readdb.</w:t>
      </w:r>
    </w:p>
    <w:p w14:paraId="5A2002D0" w14:textId="579DFCED" w:rsidR="00080324" w:rsidRDefault="00080324" w:rsidP="00080324">
      <w:r>
        <w:t>A c</w:t>
      </w:r>
      <w:r w:rsidR="00A06322">
        <w:t xml:space="preserve">ontinuación, se van a presentar </w:t>
      </w:r>
      <w:r>
        <w:t xml:space="preserve">tres ejemplos reales extraídos de una de las ejecuciones de </w:t>
      </w:r>
      <w:r w:rsidRPr="00000DC7">
        <w:rPr>
          <w:b/>
        </w:rPr>
        <w:t>GeoCrawler</w:t>
      </w:r>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lastRenderedPageBreak/>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02306C" w:rsidRPr="005669EA" w:rsidRDefault="0002306C" w:rsidP="00A81868">
                            <w:pPr>
                              <w:shd w:val="clear" w:color="auto" w:fill="FFFFFF"/>
                              <w:spacing w:before="0" w:after="0"/>
                              <w:jc w:val="left"/>
                              <w:rPr>
                                <w:rFonts w:ascii="Arial" w:hAnsi="Arial" w:cs="Arial"/>
                                <w:color w:val="222222"/>
                                <w:sz w:val="19"/>
                                <w:szCs w:val="19"/>
                                <w:lang w:val="en-US" w:eastAsia="es-ES"/>
                              </w:rPr>
                            </w:pPr>
                            <w:hyperlink r:id="rId16"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02306C"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7"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02306C" w:rsidRPr="005669EA" w:rsidRDefault="0002306C"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02306C" w:rsidRPr="005669EA" w:rsidRDefault="0002306C" w:rsidP="00A81868">
                      <w:pPr>
                        <w:shd w:val="clear" w:color="auto" w:fill="FFFFFF"/>
                        <w:spacing w:before="0" w:after="0"/>
                        <w:jc w:val="left"/>
                        <w:rPr>
                          <w:rFonts w:ascii="Arial" w:hAnsi="Arial" w:cs="Arial"/>
                          <w:color w:val="222222"/>
                          <w:sz w:val="19"/>
                          <w:szCs w:val="19"/>
                          <w:lang w:val="en-US" w:eastAsia="es-ES"/>
                        </w:rPr>
                      </w:pPr>
                      <w:hyperlink r:id="rId18"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02306C"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9"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02306C" w:rsidRPr="005669EA" w:rsidRDefault="0002306C"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02306C" w:rsidRPr="005669EA" w:rsidRDefault="0002306C" w:rsidP="00A81868">
                      <w:pPr>
                        <w:spacing w:before="0" w:after="0"/>
                        <w:rPr>
                          <w:lang w:val="en-US"/>
                        </w:rPr>
                      </w:pPr>
                    </w:p>
                  </w:txbxContent>
                </v:textbox>
                <w10:anchorlock/>
              </v:rect>
            </w:pict>
          </mc:Fallback>
        </mc:AlternateContent>
      </w:r>
    </w:p>
    <w:p w14:paraId="3D5A75C4" w14:textId="0985204C" w:rsidR="00080324" w:rsidRDefault="00A81868" w:rsidP="00A81868">
      <w:pPr>
        <w:pStyle w:val="Descripcin"/>
      </w:pPr>
      <w:bookmarkStart w:id="53" w:name="_Toc453684232"/>
      <w:bookmarkStart w:id="54" w:name="_Toc453684866"/>
      <w:r>
        <w:t xml:space="preserve">Ejemplo </w:t>
      </w:r>
      <w:r>
        <w:fldChar w:fldCharType="begin"/>
      </w:r>
      <w:r>
        <w:instrText xml:space="preserve"> SEQ Ejemplo \* ARABIC </w:instrText>
      </w:r>
      <w:r>
        <w:fldChar w:fldCharType="separate"/>
      </w:r>
      <w:r w:rsidR="00020F6A">
        <w:rPr>
          <w:noProof/>
        </w:rPr>
        <w:t>1</w:t>
      </w:r>
      <w:bookmarkEnd w:id="53"/>
      <w:bookmarkEnd w:id="54"/>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application/xml. Este tipo de documento es en lo que se centra en buscar GeoCrawler.</w:t>
      </w:r>
      <w:r w:rsidR="00B0076A">
        <w:t xml:space="preserve"> </w:t>
      </w:r>
      <w:r w:rsidR="00000DC7">
        <w:t xml:space="preserve">También aparece el </w:t>
      </w:r>
      <w:r w:rsidR="00000DC7" w:rsidRPr="00000DC7">
        <w:rPr>
          <w:b/>
          <w:i/>
        </w:rPr>
        <w:t>anchor</w:t>
      </w:r>
      <w:r w:rsidR="00000DC7" w:rsidRPr="007C4B16">
        <w:rPr>
          <w:rStyle w:val="Refdenotaalpi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02306C" w:rsidRPr="000942D3" w:rsidRDefault="0002306C" w:rsidP="00C602F1">
                            <w:pPr>
                              <w:shd w:val="clear" w:color="auto" w:fill="FFFFFF"/>
                              <w:spacing w:before="0" w:after="0"/>
                              <w:jc w:val="left"/>
                              <w:rPr>
                                <w:rFonts w:ascii="Arial" w:hAnsi="Arial" w:cs="Arial"/>
                                <w:color w:val="222222"/>
                                <w:sz w:val="19"/>
                                <w:szCs w:val="19"/>
                                <w:lang w:val="en-US" w:eastAsia="es-ES"/>
                              </w:rPr>
                            </w:pPr>
                            <w:hyperlink r:id="rId20"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1" w:tgtFrame="_blank" w:history="1">
                              <w:r>
                                <w:rPr>
                                  <w:rStyle w:val="Hipervnculo"/>
                                  <w:rFonts w:ascii="Arial" w:hAnsi="Arial" w:cs="Arial"/>
                                  <w:color w:val="1155CC"/>
                                  <w:sz w:val="19"/>
                                  <w:szCs w:val="19"/>
                                </w:rPr>
                                <w:t>http://www.opengis.uab.es/cgi-</w:t>
                              </w:r>
                            </w:hyperlink>
                          </w:p>
                          <w:p w14:paraId="712C4E9C"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2"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02306C" w:rsidRPr="005669EA" w:rsidRDefault="0002306C"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NYLAIAAFA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">
                <v:textbox>
                  <w:txbxContent>
                    <w:p w14:paraId="52F64137" w14:textId="77777777" w:rsidR="0002306C" w:rsidRPr="000942D3" w:rsidRDefault="0002306C" w:rsidP="00C602F1">
                      <w:pPr>
                        <w:shd w:val="clear" w:color="auto" w:fill="FFFFFF"/>
                        <w:spacing w:before="0" w:after="0"/>
                        <w:jc w:val="left"/>
                        <w:rPr>
                          <w:rFonts w:ascii="Arial" w:hAnsi="Arial" w:cs="Arial"/>
                          <w:color w:val="222222"/>
                          <w:sz w:val="19"/>
                          <w:szCs w:val="19"/>
                          <w:lang w:val="en-US" w:eastAsia="es-ES"/>
                        </w:rPr>
                      </w:pPr>
                      <w:hyperlink r:id="rId23"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4" w:tgtFrame="_blank" w:history="1">
                        <w:r>
                          <w:rPr>
                            <w:rStyle w:val="Hipervnculo"/>
                            <w:rFonts w:ascii="Arial" w:hAnsi="Arial" w:cs="Arial"/>
                            <w:color w:val="1155CC"/>
                            <w:sz w:val="19"/>
                            <w:szCs w:val="19"/>
                          </w:rPr>
                          <w:t>http://www.opengis.uab.es/cgi-</w:t>
                        </w:r>
                      </w:hyperlink>
                    </w:p>
                    <w:p w14:paraId="712C4E9C"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02306C" w:rsidRPr="000942D3" w:rsidRDefault="0002306C"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5"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02306C" w:rsidRPr="005669EA" w:rsidRDefault="0002306C" w:rsidP="00C602F1">
                      <w:pPr>
                        <w:spacing w:before="0" w:after="0"/>
                        <w:rPr>
                          <w:lang w:val="en-US"/>
                        </w:rPr>
                      </w:pPr>
                    </w:p>
                  </w:txbxContent>
                </v:textbox>
                <w10:anchorlock/>
              </v:rect>
            </w:pict>
          </mc:Fallback>
        </mc:AlternateContent>
      </w:r>
    </w:p>
    <w:p w14:paraId="712CB70E" w14:textId="089A66B4" w:rsidR="00C602F1" w:rsidRDefault="00C602F1" w:rsidP="00C602F1">
      <w:pPr>
        <w:pStyle w:val="Descripcin"/>
      </w:pPr>
      <w:bookmarkStart w:id="55" w:name="_Toc453684233"/>
      <w:bookmarkStart w:id="56" w:name="_Toc453684867"/>
      <w:r>
        <w:t xml:space="preserve">Ejemplo </w:t>
      </w:r>
      <w:r>
        <w:fldChar w:fldCharType="begin"/>
      </w:r>
      <w:r>
        <w:instrText xml:space="preserve"> SEQ Ejemplo \* ARABIC </w:instrText>
      </w:r>
      <w:r>
        <w:fldChar w:fldCharType="separate"/>
      </w:r>
      <w:r w:rsidR="00020F6A">
        <w:rPr>
          <w:noProof/>
        </w:rPr>
        <w:t>2</w:t>
      </w:r>
      <w:bookmarkEnd w:id="55"/>
      <w:bookmarkEnd w:id="56"/>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13CF245A">
                <wp:extent cx="5396230" cy="2476500"/>
                <wp:effectExtent l="0" t="0" r="13970" b="19050"/>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476500"/>
                        </a:xfrm>
                        <a:prstGeom prst="rect">
                          <a:avLst/>
                        </a:prstGeom>
                        <a:solidFill>
                          <a:srgbClr val="FFFFFF"/>
                        </a:solidFill>
                        <a:ln w="9525">
                          <a:solidFill>
                            <a:srgbClr val="000000"/>
                          </a:solidFill>
                          <a:miter lim="800000"/>
                          <a:headEnd/>
                          <a:tailEnd/>
                        </a:ln>
                      </wps:spPr>
                      <wps:txbx>
                        <w:txbxContent>
                          <w:p w14:paraId="2BFB68F0" w14:textId="77777777" w:rsidR="0002306C" w:rsidRPr="00D30DD5" w:rsidRDefault="0002306C" w:rsidP="00C602F1">
                            <w:pPr>
                              <w:shd w:val="clear" w:color="auto" w:fill="FFFFFF"/>
                              <w:spacing w:before="0" w:after="0"/>
                              <w:jc w:val="left"/>
                              <w:rPr>
                                <w:rFonts w:ascii="Arial" w:hAnsi="Arial" w:cs="Arial"/>
                                <w:color w:val="222222"/>
                                <w:sz w:val="19"/>
                                <w:szCs w:val="19"/>
                                <w:lang w:val="en-US" w:eastAsia="es-ES"/>
                              </w:rPr>
                            </w:pPr>
                            <w:hyperlink r:id="rId26"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02306C" w:rsidRPr="00C86C01" w:rsidRDefault="0002306C"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02306C" w:rsidRPr="005669EA" w:rsidRDefault="0002306C"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">
                <v:textbox>
                  <w:txbxContent>
                    <w:p w14:paraId="2BFB68F0" w14:textId="77777777" w:rsidR="0002306C" w:rsidRPr="00D30DD5" w:rsidRDefault="0002306C" w:rsidP="00C602F1">
                      <w:pPr>
                        <w:shd w:val="clear" w:color="auto" w:fill="FFFFFF"/>
                        <w:spacing w:before="0" w:after="0"/>
                        <w:jc w:val="left"/>
                        <w:rPr>
                          <w:rFonts w:ascii="Arial" w:hAnsi="Arial" w:cs="Arial"/>
                          <w:color w:val="222222"/>
                          <w:sz w:val="19"/>
                          <w:szCs w:val="19"/>
                          <w:lang w:val="en-US" w:eastAsia="es-ES"/>
                        </w:rPr>
                      </w:pPr>
                      <w:hyperlink r:id="rId27"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02306C" w:rsidRPr="00D30DD5" w:rsidRDefault="0002306C"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02306C" w:rsidRPr="00C86C01" w:rsidRDefault="0002306C"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02306C" w:rsidRDefault="0002306C"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02306C" w:rsidRPr="005669EA" w:rsidRDefault="0002306C" w:rsidP="00C602F1">
                      <w:pPr>
                        <w:spacing w:before="0" w:after="0"/>
                        <w:rPr>
                          <w:lang w:val="en-US"/>
                        </w:rPr>
                      </w:pPr>
                    </w:p>
                  </w:txbxContent>
                </v:textbox>
                <w10:anchorlock/>
              </v:rect>
            </w:pict>
          </mc:Fallback>
        </mc:AlternateContent>
      </w:r>
    </w:p>
    <w:p w14:paraId="2EC8DC6A" w14:textId="5369ED70" w:rsidR="00000DC7" w:rsidRDefault="00D36F1D" w:rsidP="00D36F1D">
      <w:pPr>
        <w:pStyle w:val="Descripcin"/>
      </w:pPr>
      <w:bookmarkStart w:id="57" w:name="_Toc453684234"/>
      <w:bookmarkStart w:id="58" w:name="_Toc453684868"/>
      <w:r>
        <w:t xml:space="preserve">Ejemplo </w:t>
      </w:r>
      <w:r>
        <w:fldChar w:fldCharType="begin"/>
      </w:r>
      <w:r>
        <w:instrText xml:space="preserve"> SEQ Ejemplo \* ARABIC </w:instrText>
      </w:r>
      <w:r>
        <w:fldChar w:fldCharType="separate"/>
      </w:r>
      <w:r w:rsidR="00020F6A">
        <w:rPr>
          <w:noProof/>
        </w:rPr>
        <w:t>3</w:t>
      </w:r>
      <w:bookmarkEnd w:id="57"/>
      <w:bookmarkEnd w:id="58"/>
      <w:r>
        <w:fldChar w:fldCharType="end"/>
      </w:r>
    </w:p>
    <w:p w14:paraId="6ABCA306" w14:textId="77777777" w:rsidR="00095AE2" w:rsidRPr="00B77571" w:rsidRDefault="00095AE2" w:rsidP="00095AE2">
      <w:pPr>
        <w:pStyle w:val="Ttulo2"/>
        <w:numPr>
          <w:ilvl w:val="1"/>
          <w:numId w:val="1"/>
        </w:numPr>
      </w:pPr>
      <w:bookmarkStart w:id="59" w:name="_Toc453002181"/>
      <w:bookmarkStart w:id="60" w:name="_Toc454137063"/>
      <w:r>
        <w:t>Flujo principal de Nutch</w:t>
      </w:r>
      <w:bookmarkEnd w:id="59"/>
      <w:bookmarkEnd w:id="60"/>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61" w:name="_Toc453002182"/>
      <w:bookmarkStart w:id="62" w:name="_Toc454137064"/>
      <w:r>
        <w:t>Inject</w:t>
      </w:r>
      <w:bookmarkEnd w:id="61"/>
      <w:bookmarkEnd w:id="62"/>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63" w:name="_Toc453002183"/>
      <w:r>
        <w:t xml:space="preserve"> </w:t>
      </w:r>
      <w:bookmarkStart w:id="64" w:name="_Toc454137065"/>
      <w:r w:rsidR="000E7F5C" w:rsidRPr="000E566C">
        <w:t>Generate</w:t>
      </w:r>
      <w:bookmarkEnd w:id="63"/>
      <w:bookmarkEnd w:id="64"/>
    </w:p>
    <w:p w14:paraId="7A46A436" w14:textId="585F7BD9" w:rsidR="00560326"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5E6A8606" w:rsidR="00560326" w:rsidRDefault="00560326" w:rsidP="00C602F1">
      <w:pPr>
        <w:pStyle w:val="Listaconvietas2"/>
        <w:spacing w:before="0"/>
        <w:ind w:left="641" w:hanging="357"/>
      </w:pPr>
      <w:r>
        <w:t xml:space="preserve">El contenido de las páginas en crudo (texto sin procesar con las etiquetas de </w:t>
      </w:r>
      <w:r w:rsidR="00B464BD">
        <w:t>HTML</w:t>
      </w:r>
      <w:r>
        <w:t>).</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37A47AD5" w:rsidR="00560326" w:rsidRDefault="00560326" w:rsidP="00FF0822">
      <w:pPr>
        <w:pStyle w:val="Listaconvietas2"/>
      </w:pPr>
      <w:r>
        <w:t>Metadatos descubiertos o extra</w:t>
      </w:r>
      <w:r w:rsidR="00B464BD">
        <w:t>í</w:t>
      </w:r>
      <w:r>
        <w:t>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65" w:name="_Toc453002184"/>
      <w:bookmarkStart w:id="66" w:name="_Toc454137066"/>
      <w:r>
        <w:lastRenderedPageBreak/>
        <w:t>Fetch</w:t>
      </w:r>
      <w:bookmarkEnd w:id="65"/>
      <w:bookmarkEnd w:id="66"/>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67" w:name="_Toc453002185"/>
      <w:bookmarkStart w:id="68" w:name="_Toc454137067"/>
      <w:r>
        <w:t>Parse</w:t>
      </w:r>
      <w:bookmarkEnd w:id="67"/>
      <w:bookmarkEnd w:id="68"/>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2DAE6D76" w:rsidR="00805B88" w:rsidRDefault="000E7F5C" w:rsidP="00344C3D">
      <w:r>
        <w:t xml:space="preserve">Dependiendo </w:t>
      </w:r>
      <w:r w:rsidR="00E73653">
        <w:t>del tipo de contenido que tiene</w:t>
      </w:r>
      <w:r>
        <w:t xml:space="preserve"> una web, se debe usar un </w:t>
      </w:r>
      <w:r>
        <w:rPr>
          <w:i/>
        </w:rPr>
        <w:t>parser</w:t>
      </w:r>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7C4B16">
        <w:rPr>
          <w:rStyle w:val="Refdenotaalpi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7C4B16">
        <w:rPr>
          <w:rStyle w:val="Refdenotaalpie"/>
        </w:rPr>
        <w:footnoteReference w:id="8"/>
      </w:r>
      <w:r w:rsidR="00B664B9">
        <w:t xml:space="preserve">. </w:t>
      </w:r>
      <w:r w:rsidR="00344C3D">
        <w:t xml:space="preserve">Para más información consultar el </w:t>
      </w:r>
      <w:r w:rsidR="00344C3D">
        <w:fldChar w:fldCharType="begin"/>
      </w:r>
      <w:r w:rsidR="00344C3D">
        <w:instrText xml:space="preserve"> REF _Ref453840567 \h </w:instrText>
      </w:r>
      <w:r w:rsidR="00344C3D">
        <w:fldChar w:fldCharType="separate"/>
      </w:r>
      <w:r w:rsidR="00020F6A">
        <w:t>Anexo E – DOM</w:t>
      </w:r>
      <w:r w:rsidR="00344C3D">
        <w:fldChar w:fldCharType="end"/>
      </w:r>
      <w:r w:rsidR="00344C3D">
        <w:t>.</w:t>
      </w:r>
    </w:p>
    <w:p w14:paraId="1916F015" w14:textId="77777777" w:rsidR="000E7F5C" w:rsidRDefault="00BC6B81" w:rsidP="000E7F5C">
      <w:pPr>
        <w:pStyle w:val="Ttulo3"/>
        <w:numPr>
          <w:ilvl w:val="2"/>
          <w:numId w:val="1"/>
        </w:numPr>
      </w:pPr>
      <w:bookmarkStart w:id="69" w:name="_Toc454137068"/>
      <w:r>
        <w:t>UpdateDb</w:t>
      </w:r>
      <w:bookmarkEnd w:id="69"/>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70" w:name="_Toc453002188"/>
      <w:bookmarkStart w:id="71" w:name="_Toc454137069"/>
      <w:r>
        <w:t>Index</w:t>
      </w:r>
      <w:bookmarkEnd w:id="70"/>
      <w:bookmarkEnd w:id="71"/>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72" w:name="_Toc451013007"/>
      <w:bookmarkStart w:id="73" w:name="_Toc453002189"/>
      <w:bookmarkStart w:id="74" w:name="_Toc454137070"/>
      <w:r>
        <w:t>Map-Reduce</w:t>
      </w:r>
      <w:bookmarkEnd w:id="72"/>
      <w:bookmarkEnd w:id="73"/>
      <w:bookmarkEnd w:id="74"/>
    </w:p>
    <w:p w14:paraId="2C563082" w14:textId="2739166E" w:rsidR="00A12282"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E30CD3">
        <w:t xml:space="preserve"> </w:t>
      </w:r>
      <w:r w:rsidR="00E30CD3">
        <w:fldChar w:fldCharType="begin" w:fldLock="1"/>
      </w:r>
      <w:r w:rsidR="00E560A6">
        <w:instrText>ADDIN CSL_CITATION { "citationItems" : [ { "id" : "ITEM-1", "itemData" : { "DOI" : "10.1016/j.scico.2007.07.001", "ISSN" : "01676423", "author" : [ { "dropping-particle" : "", "family" : "L\u00e4mmel", "given" : "Ralf", "non-dropping-particle" : "", "parse-names" : false, "suffix" : "" } ], "container-title" : "Science of Computer Programming", "id" : "ITEM-1", "issue" : "1", "issued" : { "date-parts" : [ [ "2008", "1" ] ] }, "page" : "1-30", "title" : "Google\u2019s MapReduce programming model \u2014 Revisited", "type" : "article-journal", "volume" : "70" }, "uris" : [ "http://www.mendeley.com/documents/?uuid=7019f180-79cf-3acf-90ef-eebdd8922340" ] } ], "mendeley" : { "formattedCitation" : "[11]", "plainTextFormattedCitation" : "[11]", "previouslyFormattedCitation" : "[11]" }, "properties" : { "noteIndex" : 0 }, "schema" : "https://github.com/citation-style-language/schema/raw/master/csl-citation.json" }</w:instrText>
      </w:r>
      <w:r w:rsidR="00E30CD3">
        <w:fldChar w:fldCharType="separate"/>
      </w:r>
      <w:r w:rsidR="009A6C96" w:rsidRPr="009A6C96">
        <w:rPr>
          <w:noProof/>
        </w:rPr>
        <w:t>[11]</w:t>
      </w:r>
      <w:r w:rsidR="00E30CD3">
        <w:fldChar w:fldCharType="end"/>
      </w:r>
      <w:r w:rsidR="00B069BD">
        <w:t>.</w:t>
      </w:r>
      <w:r w:rsidR="00B0076A">
        <w:t xml:space="preserve"> </w:t>
      </w:r>
      <w:r w:rsidR="00A12282">
        <w:t xml:space="preserve">Hadoop ofrece una implementación </w:t>
      </w:r>
      <w:r w:rsidR="00A12282">
        <w:rPr>
          <w:i/>
        </w:rPr>
        <w:t xml:space="preserve">Open </w:t>
      </w:r>
      <w:r w:rsidR="00A12282" w:rsidRPr="006B1C13">
        <w:rPr>
          <w:i/>
        </w:rPr>
        <w:t>Source</w:t>
      </w:r>
      <w:r w:rsidR="00A12282">
        <w:t>. Hadoop fue desarrollado en sus orígenes por Yah</w:t>
      </w:r>
      <w:r w:rsidR="004032E9">
        <w:t>o</w:t>
      </w:r>
      <w:r w:rsidR="00A12282">
        <w:t>o para posteriormente pasar al proyecto Apache.</w:t>
      </w:r>
      <w:r w:rsidR="00B0076A">
        <w:t xml:space="preserve"> </w:t>
      </w:r>
      <w:r w:rsidR="00A12282">
        <w:t xml:space="preserve">El Map-Reduce aborda problemas que se puedan disgregar en dos operaciones, la </w:t>
      </w:r>
      <w:r w:rsidR="00A12282" w:rsidRPr="00A12282">
        <w:rPr>
          <w:i/>
        </w:rPr>
        <w:t>map</w:t>
      </w:r>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75" w:name="_Toc451013008"/>
      <w:bookmarkStart w:id="76" w:name="_Toc453002190"/>
      <w:bookmarkStart w:id="77" w:name="_Toc454137071"/>
      <w:r>
        <w:lastRenderedPageBreak/>
        <w:t>Puntos de extensión</w:t>
      </w:r>
      <w:bookmarkEnd w:id="75"/>
      <w:bookmarkEnd w:id="76"/>
      <w:bookmarkEnd w:id="77"/>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aconvietas2"/>
        <w:spacing w:before="0"/>
        <w:ind w:left="641" w:hanging="357"/>
        <w:rPr>
          <w:lang w:val="es-ES" w:eastAsia="es-ES"/>
        </w:rPr>
      </w:pPr>
      <w:r w:rsidRPr="00817E0C">
        <w:rPr>
          <w:rFonts w:ascii="Consolas" w:hAnsi="Consolas"/>
        </w:rPr>
        <w:t>IndexWriter</w:t>
      </w:r>
      <w:r>
        <w:t xml:space="preserve">: Escribe los datos resultantes de la ejecución del proceso de crawling a un almacén de </w:t>
      </w:r>
      <w:r w:rsidR="00923C56">
        <w:t>índices</w:t>
      </w:r>
      <w:r>
        <w:t xml:space="preserve"> especifico. Por ejemplo, Solr</w:t>
      </w:r>
      <w:r w:rsidR="00817E0C" w:rsidRPr="007C4B16">
        <w:rPr>
          <w:rStyle w:val="Refdenotaalpie"/>
        </w:rPr>
        <w:footnoteReference w:id="9"/>
      </w:r>
      <w:r>
        <w:t>, ElasticSearch, un fichero CVS, etc.</w:t>
      </w:r>
    </w:p>
    <w:p w14:paraId="4F42C615" w14:textId="77777777" w:rsidR="00635F08" w:rsidRDefault="00635F08" w:rsidP="00DB3A94">
      <w:pPr>
        <w:pStyle w:val="Listaconvietas2"/>
      </w:pPr>
      <w:r w:rsidRPr="00817E0C">
        <w:rPr>
          <w:rFonts w:ascii="Consolas" w:hAnsi="Consolas"/>
        </w:rPr>
        <w:t>IndexingFilter</w:t>
      </w:r>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r w:rsidRPr="00817E0C">
        <w:rPr>
          <w:rFonts w:ascii="Consolas" w:hAnsi="Consolas"/>
        </w:rPr>
        <w:t>Parser</w:t>
      </w:r>
      <w:r>
        <w:t xml:space="preserve">: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rsidRPr="00817E0C">
        <w:rPr>
          <w:rFonts w:ascii="Consolas" w:hAnsi="Consolas"/>
        </w:rPr>
        <w:t>HtmlParseFilter</w:t>
      </w:r>
      <w:r>
        <w:t>: Permite añadir metadatos adicionales a los parseos de HTML.</w:t>
      </w:r>
    </w:p>
    <w:p w14:paraId="00FC95B3" w14:textId="77777777" w:rsidR="00635F08" w:rsidRDefault="00635F08" w:rsidP="00DB3A94">
      <w:pPr>
        <w:pStyle w:val="Listaconvietas2"/>
      </w:pPr>
      <w:r w:rsidRPr="00817E0C">
        <w:rPr>
          <w:rStyle w:val="FicherosycarpetasCar"/>
        </w:rPr>
        <w:t>Protocol</w:t>
      </w:r>
      <w:r>
        <w:t>: Permite usar distintos protocolos para fetchear documentos (ftp, http...).</w:t>
      </w:r>
    </w:p>
    <w:p w14:paraId="7507B74F" w14:textId="77777777" w:rsidR="00635F08" w:rsidRDefault="00635F08" w:rsidP="00DB3A94">
      <w:pPr>
        <w:pStyle w:val="Listaconvietas2"/>
      </w:pPr>
      <w:r w:rsidRPr="00817E0C">
        <w:rPr>
          <w:rStyle w:val="FicherosycarpetasCar"/>
        </w:rPr>
        <w:t>URLFilter</w:t>
      </w:r>
      <w:r>
        <w:t>: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rsidRPr="00817E0C">
        <w:rPr>
          <w:rStyle w:val="FicherosycarpetasCar"/>
        </w:rPr>
        <w:t>URLNormalizer</w:t>
      </w:r>
      <w:r>
        <w:t>: Permite convertir URLs a una forma normal y realizarle modificaciones.</w:t>
      </w:r>
    </w:p>
    <w:p w14:paraId="41C9A0B4" w14:textId="5602001A" w:rsidR="00635F08" w:rsidRDefault="00635F08" w:rsidP="00DB3A94">
      <w:pPr>
        <w:pStyle w:val="Listaconvietas2"/>
      </w:pPr>
      <w:r w:rsidRPr="00817E0C">
        <w:rPr>
          <w:rStyle w:val="FicherosycarpetasCar"/>
        </w:rPr>
        <w:t>ScoringFilter</w:t>
      </w:r>
      <w:r>
        <w:t>: Manipula las variables en el CrawlDatum</w:t>
      </w:r>
      <w:r w:rsidR="00817E0C" w:rsidRPr="007C4B16">
        <w:rPr>
          <w:rStyle w:val="Refdenotaalpi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r w:rsidRPr="00817E0C">
        <w:rPr>
          <w:rStyle w:val="FicherosycarpetasCar"/>
        </w:rPr>
        <w:t>SegmentMergeFilter</w:t>
      </w:r>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78" w:name="_Ref451008628"/>
      <w:bookmarkStart w:id="79" w:name="_Toc451013009"/>
      <w:bookmarkStart w:id="80" w:name="_Toc453002191"/>
      <w:bookmarkStart w:id="81" w:name="_Toc454137072"/>
      <w:r>
        <w:t>Compilación de Nutch</w:t>
      </w:r>
      <w:bookmarkEnd w:id="78"/>
      <w:bookmarkEnd w:id="79"/>
      <w:bookmarkEnd w:id="80"/>
      <w:bookmarkEnd w:id="81"/>
    </w:p>
    <w:p w14:paraId="71E2C96C" w14:textId="28EE59C5" w:rsidR="00DC46A8" w:rsidRDefault="00A81868" w:rsidP="00DC46A8">
      <w:r>
        <w:t xml:space="preserve">Nutch utiliza </w:t>
      </w:r>
      <w:r w:rsidRPr="00817E0C">
        <w:rPr>
          <w:i/>
        </w:rPr>
        <w:t>Ant</w:t>
      </w:r>
      <w:r>
        <w:t xml:space="preserve"> para las tareas de compilación. Sirve para automatizar los procesos de compilación y test. </w:t>
      </w:r>
      <w:r w:rsidRPr="00817E0C">
        <w:rPr>
          <w:i/>
        </w:rPr>
        <w:t>Ant</w:t>
      </w:r>
      <w:r>
        <w:t xml:space="preserve"> requiere un fichero llamado build.xml donde se define el proceso de generación y de las dependencias</w:t>
      </w:r>
      <w:r w:rsidR="00B0076A">
        <w:t xml:space="preserve"> </w:t>
      </w:r>
      <w:r>
        <w:fldChar w:fldCharType="begin" w:fldLock="1"/>
      </w:r>
      <w:r w:rsidR="00E560A6">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2]", "plainTextFormattedCitation" : "[12]", "previouslyFormattedCitation" : "[12]" }, "properties" : { "noteIndex" : 0 }, "schema" : "https://github.com/citation-style-language/schema/raw/master/csl-citation.json" }</w:instrText>
      </w:r>
      <w:r>
        <w:fldChar w:fldCharType="separate"/>
      </w:r>
      <w:r w:rsidR="009A6C96" w:rsidRPr="009A6C96">
        <w:rPr>
          <w:noProof/>
        </w:rPr>
        <w:t>[12]</w:t>
      </w:r>
      <w:r>
        <w:fldChar w:fldCharType="end"/>
      </w:r>
      <w:r>
        <w:t>.</w:t>
      </w:r>
      <w:r w:rsidR="00B0076A">
        <w:t xml:space="preserve"> </w:t>
      </w:r>
      <w:r>
        <w:t xml:space="preserve">Adicionalmente, se utiliza la herramienta </w:t>
      </w:r>
      <w:r w:rsidRPr="00817E0C">
        <w:rPr>
          <w:i/>
        </w:rPr>
        <w:t>Ivy</w:t>
      </w:r>
      <w:r>
        <w:t xml:space="preserve"> como gestor de dependencias para Nutch </w:t>
      </w:r>
      <w:r>
        <w:fldChar w:fldCharType="begin" w:fldLock="1"/>
      </w:r>
      <w:r w:rsidR="00E560A6">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3]", "plainTextFormattedCitation" : "[13]", "previouslyFormattedCitation" : "[13]" }, "properties" : { "noteIndex" : 0 }, "schema" : "https://github.com/citation-style-language/schema/raw/master/csl-citation.json" }</w:instrText>
      </w:r>
      <w:r>
        <w:fldChar w:fldCharType="separate"/>
      </w:r>
      <w:r w:rsidR="009A6C96" w:rsidRPr="009A6C96">
        <w:rPr>
          <w:noProof/>
        </w:rPr>
        <w:t>[13]</w:t>
      </w:r>
      <w:r>
        <w:fldChar w:fldCharType="end"/>
      </w:r>
      <w:r>
        <w:t xml:space="preserve">. </w:t>
      </w:r>
    </w:p>
    <w:p w14:paraId="11B9809D" w14:textId="4A824267"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020F6A">
        <w:t>Anexo B – Manual de GeoCrawler</w:t>
      </w:r>
      <w:r>
        <w:fldChar w:fldCharType="end"/>
      </w:r>
      <w:r>
        <w:t>.</w:t>
      </w:r>
    </w:p>
    <w:p w14:paraId="245633B0" w14:textId="77777777" w:rsidR="00DC46A8" w:rsidRDefault="00DC46A8" w:rsidP="00DC46A8">
      <w:pPr>
        <w:pStyle w:val="Ttulo2"/>
        <w:numPr>
          <w:ilvl w:val="1"/>
          <w:numId w:val="1"/>
        </w:numPr>
      </w:pPr>
      <w:bookmarkStart w:id="82" w:name="_Ref451008477"/>
      <w:bookmarkStart w:id="83" w:name="_Toc451013010"/>
      <w:bookmarkStart w:id="84" w:name="_Toc453002192"/>
      <w:bookmarkStart w:id="85" w:name="_Toc454137073"/>
      <w:r>
        <w:lastRenderedPageBreak/>
        <w:t>Configuración de Nutch</w:t>
      </w:r>
      <w:bookmarkEnd w:id="82"/>
      <w:bookmarkEnd w:id="83"/>
      <w:bookmarkEnd w:id="84"/>
      <w:bookmarkEnd w:id="85"/>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11835D85"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020F6A">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w:t>
      </w:r>
      <w:r w:rsidR="00342D8D" w:rsidRPr="00A53786">
        <w:t>html</w:t>
      </w:r>
      <w:r w:rsidR="00342D8D">
        <w:t>, …</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86" w:name="_Ref453618026"/>
      <w:bookmarkStart w:id="87" w:name="_Toc454137074"/>
      <w:r>
        <w:t>Parámetros de configuración</w:t>
      </w:r>
      <w:bookmarkEnd w:id="86"/>
      <w:bookmarkEnd w:id="87"/>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88" w:name="_MON_1527345638"/>
    <w:bookmarkEnd w:id="88"/>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25pt;height:52.5pt" o:ole="">
            <v:imagedata r:id="rId28" o:title=""/>
          </v:shape>
          <o:OLEObject Type="Embed" ProgID="Word.OpenDocumentText.12" ShapeID="_x0000_i1025" DrawAspect="Content" ObjectID="_1527949567" r:id="rId29"/>
        </w:object>
      </w:r>
      <w:r w:rsidR="00772006">
        <w:t>Como se puede ver, la definición de una propiedad viene dada por un nombre y un valor, también es posible añadir una descripción como se puede ver en el ejemplo de abajo.</w:t>
      </w:r>
    </w:p>
    <w:bookmarkStart w:id="89" w:name="_MON_1527345797"/>
    <w:bookmarkEnd w:id="89"/>
    <w:p w14:paraId="3039BE20" w14:textId="2A52EB5E" w:rsidR="00772006" w:rsidRDefault="00260FDB" w:rsidP="00A53786">
      <w:r>
        <w:object w:dxaOrig="8504" w:dyaOrig="1343" w14:anchorId="7A7AF920">
          <v:shape id="_x0000_i1026" type="#_x0000_t75" style="width:425.25pt;height:66.75pt" o:ole="">
            <v:imagedata r:id="rId30" o:title=""/>
          </v:shape>
          <o:OLEObject Type="Embed" ProgID="Word.OpenDocumentText.12" ShapeID="_x0000_i1026" DrawAspect="Content" ObjectID="_1527949568" r:id="rId31"/>
        </w:object>
      </w:r>
    </w:p>
    <w:p w14:paraId="323FA5FF" w14:textId="77777777" w:rsidR="0019136B" w:rsidRDefault="0019136B" w:rsidP="0019136B">
      <w:pPr>
        <w:pStyle w:val="Ttulo3"/>
        <w:numPr>
          <w:ilvl w:val="2"/>
          <w:numId w:val="1"/>
        </w:numPr>
        <w:ind w:left="1080"/>
      </w:pPr>
      <w:bookmarkStart w:id="90" w:name="_Toc454137075"/>
      <w:r>
        <w:t>Parámetros propios</w:t>
      </w:r>
      <w:bookmarkEnd w:id="90"/>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91" w:name="_MON_1527345943"/>
    <w:bookmarkEnd w:id="91"/>
    <w:p w14:paraId="32448782" w14:textId="77777777" w:rsidR="00691C60" w:rsidRDefault="00260FDB" w:rsidP="00DC7DD8">
      <w:r>
        <w:object w:dxaOrig="8504" w:dyaOrig="1343" w14:anchorId="32CEC1EA">
          <v:shape id="_x0000_i1027" type="#_x0000_t75" style="width:425.25pt;height:66.75pt" o:ole="">
            <v:imagedata r:id="rId32" o:title=""/>
          </v:shape>
          <o:OLEObject Type="Embed" ProgID="Word.OpenDocumentText.12" ShapeID="_x0000_i1027" DrawAspect="Content" ObjectID="_1527949569" r:id="rId33"/>
        </w:object>
      </w:r>
    </w:p>
    <w:p w14:paraId="2B481507" w14:textId="77777777" w:rsidR="00691C60" w:rsidRDefault="00691C60" w:rsidP="00DC7DD8"/>
    <w:p w14:paraId="0E60AD5B" w14:textId="77777777" w:rsidR="00691C60" w:rsidRDefault="00691C60" w:rsidP="00DC7DD8"/>
    <w:p w14:paraId="6B6115A3" w14:textId="0F1E098A" w:rsidR="00194AD1" w:rsidRDefault="0019136B" w:rsidP="00DC7DD8">
      <w:r>
        <w:lastRenderedPageBreak/>
        <w:t>Desde el código se leería así:</w:t>
      </w:r>
    </w:p>
    <w:bookmarkStart w:id="92" w:name="_MON_1527409160"/>
    <w:bookmarkEnd w:id="92"/>
    <w:p w14:paraId="0033C0E4" w14:textId="77777777" w:rsidR="00691C60" w:rsidRDefault="00691C60" w:rsidP="00C602F1">
      <w:pPr>
        <w:jc w:val="center"/>
        <w:rPr>
          <w:lang w:val="en-US"/>
        </w:rPr>
      </w:pPr>
      <w:r>
        <w:rPr>
          <w:lang w:val="en-US"/>
        </w:rPr>
        <w:object w:dxaOrig="8504" w:dyaOrig="227" w14:anchorId="40F20201">
          <v:shape id="_x0000_i1028" type="#_x0000_t75" style="width:442.5pt;height:12pt" o:ole="">
            <v:imagedata r:id="rId34" o:title=""/>
          </v:shape>
          <o:OLEObject Type="Embed" ProgID="Word.OpenDocumentText.12" ShapeID="_x0000_i1028" DrawAspect="Content" ObjectID="_1527949570" r:id="rId35"/>
        </w:object>
      </w:r>
    </w:p>
    <w:p w14:paraId="0687F5EB" w14:textId="57B2C4C6" w:rsidR="0019136B" w:rsidRPr="00DB3A94" w:rsidRDefault="0019136B" w:rsidP="00C602F1">
      <w:pPr>
        <w:jc w:val="center"/>
        <w:rPr>
          <w:lang w:val="es-ES"/>
        </w:rPr>
      </w:pPr>
    </w:p>
    <w:p w14:paraId="30A6CDD5" w14:textId="79D5CEF4" w:rsidR="003A31B9" w:rsidRPr="00247648" w:rsidRDefault="0019136B" w:rsidP="00DC7DD8">
      <w:pPr>
        <w:rPr>
          <w:lang w:val="es-ES"/>
        </w:rPr>
      </w:pPr>
      <w:r>
        <w:rPr>
          <w:lang w:val="es-ES"/>
        </w:rPr>
        <w:t xml:space="preserve">El primer </w:t>
      </w:r>
      <w:r w:rsidR="00924B94">
        <w:rPr>
          <w:lang w:val="es-ES"/>
        </w:rPr>
        <w:t>parámetro</w:t>
      </w:r>
      <w:r>
        <w:rPr>
          <w:lang w:val="es-ES"/>
        </w:rPr>
        <w:t xml:space="preserve"> del método </w:t>
      </w:r>
      <w:r w:rsidRPr="0019136B">
        <w:rPr>
          <w:rFonts w:ascii="Consolas" w:hAnsi="Consolas"/>
          <w:lang w:val="es-ES"/>
        </w:rPr>
        <w:t>getInt</w:t>
      </w:r>
      <w:r>
        <w:rPr>
          <w:lang w:val="es-ES"/>
        </w:rPr>
        <w:t xml:space="preserve"> es el nombre de la propiedad y el segundo es el valor por defecto si </w:t>
      </w:r>
      <w:r w:rsidR="00924B94">
        <w:rPr>
          <w:lang w:val="es-ES"/>
        </w:rPr>
        <w:t xml:space="preserve">este no ha podido ser </w:t>
      </w:r>
      <w:r w:rsidR="0033540F">
        <w:rPr>
          <w:lang w:val="es-ES"/>
        </w:rPr>
        <w:t>leído</w:t>
      </w:r>
      <w:r>
        <w:rPr>
          <w:lang w:val="es-ES"/>
        </w:rPr>
        <w:t>.</w:t>
      </w:r>
    </w:p>
    <w:p w14:paraId="0A332485" w14:textId="77777777" w:rsidR="003A31B9" w:rsidRDefault="003A31B9" w:rsidP="003A31B9">
      <w:pPr>
        <w:pStyle w:val="Ttulo1"/>
        <w:numPr>
          <w:ilvl w:val="0"/>
          <w:numId w:val="1"/>
        </w:numPr>
      </w:pPr>
      <w:bookmarkStart w:id="93" w:name="_Toc451013011"/>
      <w:bookmarkStart w:id="94" w:name="_Toc453002193"/>
      <w:bookmarkStart w:id="95" w:name="_Toc454137076"/>
      <w:r>
        <w:lastRenderedPageBreak/>
        <w:t>GeoCrawler</w:t>
      </w:r>
      <w:bookmarkEnd w:id="93"/>
      <w:bookmarkEnd w:id="94"/>
      <w:bookmarkEnd w:id="95"/>
    </w:p>
    <w:p w14:paraId="0EB1BD26" w14:textId="77969B31" w:rsidR="00836924"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2A542CE4" w:rsidR="00836924" w:rsidRDefault="00836924" w:rsidP="00836924">
      <w:r>
        <w:t>En concreto, en este trabajo se ha tratado la búsqueda de documentos de descripción de servicios definidos por OGC</w:t>
      </w:r>
      <w:r w:rsidRPr="007C4B16">
        <w:rPr>
          <w:rStyle w:val="Refdenotaalpie"/>
        </w:rPr>
        <w:footnoteReference w:id="11"/>
      </w:r>
      <w:r>
        <w:t xml:space="preserve">.  Estos documentos son </w:t>
      </w:r>
      <w:r w:rsidRPr="00095AE2">
        <w:t>WPS</w:t>
      </w:r>
      <w:r>
        <w:t xml:space="preserve">, WCTS, WMS, WMTS, </w:t>
      </w:r>
      <w:r w:rsidR="00B53F0A">
        <w:t xml:space="preserve">WFS, </w:t>
      </w:r>
      <w:r>
        <w:t xml:space="preserve">WCS y CSW. </w:t>
      </w:r>
    </w:p>
    <w:p w14:paraId="59E45249" w14:textId="77777777" w:rsidR="002737DD" w:rsidRDefault="002737DD" w:rsidP="002737DD">
      <w:r>
        <w:t>Para la realización de este trabajo se ha partido como base de la versión 1.9 de Nutch.</w:t>
      </w:r>
    </w:p>
    <w:p w14:paraId="0A6049EB" w14:textId="77777777" w:rsidR="00836924" w:rsidRDefault="00836924" w:rsidP="00836924">
      <w:pPr>
        <w:pStyle w:val="Ttulo2"/>
        <w:numPr>
          <w:ilvl w:val="1"/>
          <w:numId w:val="1"/>
        </w:numPr>
      </w:pPr>
      <w:bookmarkStart w:id="96" w:name="_Toc453002194"/>
      <w:bookmarkStart w:id="97" w:name="_Toc454137077"/>
      <w:r>
        <w:t>Documentos OGC</w:t>
      </w:r>
      <w:bookmarkEnd w:id="96"/>
      <w:bookmarkEnd w:id="97"/>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04BA41AC"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020F6A">
        <w:t>Anexo C – Tipos de recursos OGC</w:t>
      </w:r>
      <w:r w:rsidR="003B1186">
        <w:fldChar w:fldCharType="end"/>
      </w:r>
      <w:r w:rsidR="003B1186">
        <w:t>.</w:t>
      </w:r>
    </w:p>
    <w:p w14:paraId="67980E17" w14:textId="56266402" w:rsidR="009C481F" w:rsidRDefault="009C481F" w:rsidP="009C481F">
      <w:pPr>
        <w:pStyle w:val="Ttulo2"/>
        <w:numPr>
          <w:ilvl w:val="1"/>
          <w:numId w:val="1"/>
        </w:numPr>
        <w:rPr>
          <w:lang w:val="en-US"/>
        </w:rPr>
      </w:pPr>
      <w:bookmarkStart w:id="98" w:name="_Toc453002202"/>
      <w:bookmarkStart w:id="99" w:name="_Toc454137078"/>
      <w:r>
        <w:rPr>
          <w:lang w:val="en-US"/>
        </w:rPr>
        <w:t>Modificaciones</w:t>
      </w:r>
      <w:bookmarkEnd w:id="98"/>
      <w:bookmarkEnd w:id="99"/>
    </w:p>
    <w:p w14:paraId="778F22AD" w14:textId="5A503AC4" w:rsidR="002737DD" w:rsidRDefault="008C271B" w:rsidP="002737DD">
      <w:r w:rsidRPr="008C271B">
        <w:rPr>
          <w:lang w:val="es-ES"/>
        </w:rPr>
        <w:t>A</w:t>
      </w:r>
      <w:r>
        <w:rPr>
          <w:lang w:val="es-ES"/>
        </w:rPr>
        <w:t>nteriormente e</w:t>
      </w:r>
      <w:r w:rsidR="00C41601">
        <w:t>n esta memoria se ha</w:t>
      </w:r>
      <w:r>
        <w:t xml:space="preserve"> explicado la posibilidad de incluir </w:t>
      </w:r>
      <w:r w:rsidR="00C41601" w:rsidRPr="00C41601">
        <w:rPr>
          <w:i/>
        </w:rPr>
        <w:t>plugins</w:t>
      </w:r>
      <w:r w:rsidR="00C41601">
        <w:t xml:space="preserve"> en el flujo </w:t>
      </w:r>
      <w:r>
        <w:t>habitual</w:t>
      </w:r>
      <w:r w:rsidR="00C41601">
        <w:t xml:space="preserve"> de Nutch. </w:t>
      </w:r>
      <w:r w:rsidR="002737DD">
        <w:t xml:space="preserve"> </w:t>
      </w:r>
    </w:p>
    <w:p w14:paraId="10E5CCDC" w14:textId="5A076E41" w:rsidR="00194AD1" w:rsidRDefault="00C41601" w:rsidP="004A389F">
      <w:r>
        <w:t>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r w:rsidR="00194AD1" w:rsidRPr="00DB3A94">
        <w:rPr>
          <w:rStyle w:val="FicherosycarpetasCar"/>
        </w:rPr>
        <w:t>plugin.includes</w:t>
      </w:r>
      <w:r w:rsidR="00194AD1">
        <w:t>.</w:t>
      </w:r>
      <w:r w:rsidR="00011D83">
        <w:t xml:space="preserve"> </w:t>
      </w:r>
      <w:r w:rsidR="00194AD1">
        <w:t>El estado de la regla con todos los pl</w:t>
      </w:r>
      <w:r w:rsidR="008E2954">
        <w:t>ugins añadidos se puede ver en el</w:t>
      </w:r>
      <w:r w:rsidR="00D4323F">
        <w:t xml:space="preserve"> </w:t>
      </w:r>
      <w:r w:rsidR="00726AA1">
        <w:fldChar w:fldCharType="begin"/>
      </w:r>
      <w:r w:rsidR="00726AA1">
        <w:instrText xml:space="preserve"> REF _Ref453955649 \h </w:instrText>
      </w:r>
      <w:r w:rsidR="00726AA1">
        <w:fldChar w:fldCharType="separate"/>
      </w:r>
      <w:r w:rsidR="00020F6A">
        <w:t xml:space="preserve">Ejemplo </w:t>
      </w:r>
      <w:r w:rsidR="00020F6A">
        <w:rPr>
          <w:noProof/>
        </w:rPr>
        <w:t>4</w:t>
      </w:r>
      <w:r w:rsidR="00726AA1">
        <w:fldChar w:fldCharType="end"/>
      </w:r>
      <w:r w:rsidR="008C271B">
        <w:t>.</w:t>
      </w:r>
    </w:p>
    <w:p w14:paraId="795AA948" w14:textId="76651845" w:rsidR="00504E6E" w:rsidRDefault="00504E6E" w:rsidP="004A389F"/>
    <w:p w14:paraId="1F610468" w14:textId="1AF2B77B" w:rsidR="00504E6E" w:rsidRDefault="00504E6E" w:rsidP="004A389F"/>
    <w:p w14:paraId="6C75AD57" w14:textId="2C5F439C" w:rsidR="00504E6E" w:rsidRDefault="00504E6E" w:rsidP="004A389F"/>
    <w:p w14:paraId="5DB18A51" w14:textId="47755201" w:rsidR="00504E6E" w:rsidRDefault="00504E6E" w:rsidP="004A389F"/>
    <w:p w14:paraId="7AD7CD32" w14:textId="14D75332" w:rsidR="00504E6E" w:rsidRDefault="00504E6E" w:rsidP="004A389F"/>
    <w:p w14:paraId="69887C3B" w14:textId="77777777" w:rsidR="000B53C2" w:rsidRDefault="000B53C2" w:rsidP="004A389F"/>
    <w:bookmarkStart w:id="100" w:name="_MON_1527696985"/>
    <w:bookmarkEnd w:id="100"/>
    <w:p w14:paraId="409BFA8A" w14:textId="2DDAEEC4" w:rsidR="00726AA1" w:rsidRDefault="00E1693F" w:rsidP="00726AA1">
      <w:pPr>
        <w:keepNext/>
      </w:pPr>
      <w:r>
        <w:object w:dxaOrig="8838" w:dyaOrig="4078" w14:anchorId="180F80BD">
          <v:shape id="_x0000_i1029" type="#_x0000_t75" style="width:427.5pt;height:186pt" o:ole="">
            <v:imagedata r:id="rId36" o:title=""/>
          </v:shape>
          <o:OLEObject Type="Embed" ProgID="Word.OpenDocumentText.12" ShapeID="_x0000_i1029" DrawAspect="Content" ObjectID="_1527949571" r:id="rId37"/>
        </w:object>
      </w:r>
    </w:p>
    <w:p w14:paraId="3F3D1BF2" w14:textId="67D0F62E" w:rsidR="00915538" w:rsidRDefault="00726AA1" w:rsidP="00726AA1">
      <w:pPr>
        <w:pStyle w:val="Descripcin"/>
      </w:pPr>
      <w:bookmarkStart w:id="101" w:name="_Ref453955649"/>
      <w:r>
        <w:t xml:space="preserve">Ejemplo </w:t>
      </w:r>
      <w:r>
        <w:fldChar w:fldCharType="begin"/>
      </w:r>
      <w:r>
        <w:instrText xml:space="preserve"> SEQ Ejemplo \* ARABIC </w:instrText>
      </w:r>
      <w:r>
        <w:fldChar w:fldCharType="separate"/>
      </w:r>
      <w:r w:rsidR="00020F6A">
        <w:rPr>
          <w:noProof/>
        </w:rPr>
        <w:t>4</w:t>
      </w:r>
      <w:r>
        <w:fldChar w:fldCharType="end"/>
      </w:r>
      <w:bookmarkEnd w:id="101"/>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102" w:name="_Toc453002203"/>
      <w:bookmarkStart w:id="103" w:name="_Toc454137079"/>
      <w:r w:rsidRPr="004C77FC">
        <w:t>OgcParseFilter</w:t>
      </w:r>
      <w:bookmarkEnd w:id="102"/>
      <w:bookmarkEnd w:id="103"/>
    </w:p>
    <w:p w14:paraId="15C8D0AD" w14:textId="31EB523F" w:rsidR="00176069"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Esta extensión se ha utilizado por dos motivos muy importantes pero que no están relacionados entre sí.</w:t>
      </w:r>
    </w:p>
    <w:p w14:paraId="2BBF1B3F" w14:textId="7F9DE7FF" w:rsidR="00176069" w:rsidRPr="00176069" w:rsidRDefault="00176069" w:rsidP="007668EB">
      <w:r>
        <w:t xml:space="preserve">Este punto de extensión </w:t>
      </w:r>
      <w:r w:rsidR="00096206">
        <w:t>actúa</w:t>
      </w:r>
      <w:r>
        <w:t xml:space="preserve"> de filtro durante la fase de </w:t>
      </w:r>
      <w:r w:rsidR="00096206">
        <w:rPr>
          <w:i/>
        </w:rPr>
        <w:t>parse</w:t>
      </w:r>
      <w:r w:rsidR="00C1074E">
        <w:t>. P</w:t>
      </w:r>
      <w:r>
        <w:t xml:space="preserve">or lo </w:t>
      </w:r>
      <w:r w:rsidR="00096206">
        <w:t>tanto, es</w:t>
      </w:r>
      <w:r>
        <w:t xml:space="preserve"> el punto ideal para analizar el contenido del documento que se </w:t>
      </w:r>
      <w:r w:rsidR="00B464BD">
        <w:t>está</w:t>
      </w:r>
      <w:r>
        <w:t xml:space="preserve"> procesando.</w:t>
      </w:r>
    </w:p>
    <w:p w14:paraId="296FC574" w14:textId="255F0A8D" w:rsidR="00EF5C01" w:rsidRDefault="00EF5C01" w:rsidP="007668EB">
      <w:r>
        <w:t xml:space="preserve">Debido a </w:t>
      </w:r>
      <w:r w:rsidR="00176069">
        <w:t xml:space="preserve">que la </w:t>
      </w:r>
      <w:r>
        <w:t xml:space="preserve">sección del flujo de trabajo de Nutch </w:t>
      </w:r>
      <w:r w:rsidR="00176069">
        <w:t xml:space="preserve">en la que </w:t>
      </w:r>
      <w:r w:rsidR="000A5566">
        <w:t>actúa</w:t>
      </w:r>
      <w:r w:rsidR="00176069">
        <w:t xml:space="preserve"> </w:t>
      </w:r>
      <w:r>
        <w:t>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0263C7" w:rsidRDefault="0079539C" w:rsidP="00DB3A94">
      <w:pPr>
        <w:rPr>
          <w:shd w:val="clear" w:color="auto" w:fill="E7E6E6" w:themeFill="background2"/>
          <w:lang w:val="es-ES"/>
        </w:rPr>
      </w:pPr>
      <w:r>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104" w:name="_MON_1527697669"/>
    <w:bookmarkEnd w:id="104"/>
    <w:p w14:paraId="637F4D93" w14:textId="53992FFE" w:rsidR="009D2DC3" w:rsidRDefault="003C040D" w:rsidP="009D2DC3">
      <w:pPr>
        <w:keepNext/>
      </w:pPr>
      <w:r>
        <w:object w:dxaOrig="8504" w:dyaOrig="3958" w14:anchorId="4D859016">
          <v:shape id="_x0000_i1030" type="#_x0000_t75" style="width:425.25pt;height:198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0" DrawAspect="Content" ObjectID="_1527949572" r:id="rId39"/>
        </w:object>
      </w:r>
    </w:p>
    <w:p w14:paraId="25CFFE35" w14:textId="7DF48471" w:rsidR="0045101F" w:rsidRPr="00DB3A94" w:rsidRDefault="009D2DC3" w:rsidP="009D2DC3">
      <w:pPr>
        <w:pStyle w:val="Descripcin"/>
        <w:rPr>
          <w:sz w:val="24"/>
          <w:shd w:val="clear" w:color="auto" w:fill="E7E6E6" w:themeFill="background2"/>
        </w:rPr>
      </w:pPr>
      <w:bookmarkStart w:id="105" w:name="_Toc453684237"/>
      <w:bookmarkStart w:id="106" w:name="_Toc453684869"/>
      <w:bookmarkStart w:id="107" w:name="_Ref453003779"/>
      <w:r>
        <w:t xml:space="preserve">Ejemplo </w:t>
      </w:r>
      <w:r>
        <w:fldChar w:fldCharType="begin"/>
      </w:r>
      <w:r>
        <w:instrText xml:space="preserve"> SEQ Ejemplo \* ARABIC </w:instrText>
      </w:r>
      <w:r>
        <w:fldChar w:fldCharType="separate"/>
      </w:r>
      <w:r w:rsidR="00020F6A">
        <w:rPr>
          <w:noProof/>
        </w:rPr>
        <w:t>5</w:t>
      </w:r>
      <w:bookmarkEnd w:id="105"/>
      <w:bookmarkEnd w:id="106"/>
      <w:r>
        <w:fldChar w:fldCharType="end"/>
      </w:r>
      <w:bookmarkEnd w:id="107"/>
    </w:p>
    <w:p w14:paraId="4BCFA022" w14:textId="59905F35" w:rsidR="00C1074E"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020F6A">
        <w:t xml:space="preserve">Ejemplo </w:t>
      </w:r>
      <w:r w:rsidR="00020F6A">
        <w:rPr>
          <w:noProof/>
        </w:rPr>
        <w:t>5</w:t>
      </w:r>
      <w:r w:rsidR="003C040D">
        <w:fldChar w:fldCharType="end"/>
      </w:r>
      <w:r>
        <w:t>, e</w:t>
      </w:r>
      <w:r w:rsidR="00711E64">
        <w:t xml:space="preserve">sta interfaz tiene un método llamado </w:t>
      </w:r>
      <w:r w:rsidR="00711E64">
        <w:rPr>
          <w:i/>
        </w:rPr>
        <w:t>filter</w:t>
      </w:r>
      <w:r w:rsidR="00711E64">
        <w:t>. Dentro de este método se realiza la implementación que se desee.</w:t>
      </w:r>
    </w:p>
    <w:p w14:paraId="5100DB79" w14:textId="738C3A2C" w:rsidR="000C7370" w:rsidRDefault="00711E64" w:rsidP="00711E64">
      <w:pPr>
        <w:rPr>
          <w:i/>
        </w:rPr>
      </w:pPr>
      <w:r>
        <w:t xml:space="preserve"> Para ello</w:t>
      </w:r>
      <w:r w:rsidR="00C1074E">
        <w:t>,</w:t>
      </w:r>
      <w:r>
        <w:t xml:space="preserve"> proporciona unos </w:t>
      </w:r>
      <w:r w:rsidR="00C1074E">
        <w:t>parámetros. Los</w:t>
      </w:r>
      <w:r>
        <w:t xml:space="preserve">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r w:rsidR="000C7370">
        <w:rPr>
          <w:i/>
        </w:rPr>
        <w:t>filter.</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plugin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08" w:name="_MON_1526663650"/>
    <w:bookmarkEnd w:id="108"/>
    <w:p w14:paraId="69E12980" w14:textId="21777CAA" w:rsidR="009D2DC3" w:rsidRDefault="003C040D" w:rsidP="00C602F1">
      <w:pPr>
        <w:keepNext/>
        <w:spacing w:after="0"/>
      </w:pPr>
      <w:r>
        <w:object w:dxaOrig="8504" w:dyaOrig="2725" w14:anchorId="3505B95A">
          <v:shape id="_x0000_i1031" type="#_x0000_t75" style="width:426pt;height:137.25pt" o:ole="">
            <v:imagedata r:id="rId40" o:title=""/>
          </v:shape>
          <o:OLEObject Type="Embed" ProgID="Word.OpenDocumentText.12" ShapeID="_x0000_i1031" DrawAspect="Content" ObjectID="_1527949573" r:id="rId41"/>
        </w:object>
      </w:r>
    </w:p>
    <w:p w14:paraId="7E01FECC" w14:textId="5C82A3D9" w:rsidR="00B86701" w:rsidRDefault="009D2DC3" w:rsidP="009D2DC3">
      <w:pPr>
        <w:pStyle w:val="Descripcin"/>
      </w:pPr>
      <w:bookmarkStart w:id="109" w:name="_Toc453684238"/>
      <w:bookmarkStart w:id="110" w:name="_Toc453684870"/>
      <w:r>
        <w:t xml:space="preserve">Ejemplo </w:t>
      </w:r>
      <w:r>
        <w:fldChar w:fldCharType="begin"/>
      </w:r>
      <w:r>
        <w:instrText xml:space="preserve"> SEQ Ejemplo \* ARABIC </w:instrText>
      </w:r>
      <w:r>
        <w:fldChar w:fldCharType="separate"/>
      </w:r>
      <w:r w:rsidR="00020F6A">
        <w:rPr>
          <w:noProof/>
        </w:rPr>
        <w:t>6</w:t>
      </w:r>
      <w:bookmarkEnd w:id="109"/>
      <w:bookmarkEnd w:id="110"/>
      <w:r>
        <w:fldChar w:fldCharType="end"/>
      </w:r>
    </w:p>
    <w:p w14:paraId="7D30CB2A" w14:textId="77777777" w:rsidR="00AD3F98" w:rsidRDefault="00AD3F98" w:rsidP="00AD3F98">
      <w:r>
        <w:t>   </w:t>
      </w:r>
    </w:p>
    <w:p w14:paraId="7550CE56" w14:textId="77777777" w:rsidR="00AD3F98" w:rsidRDefault="00AD3F98" w:rsidP="00AD3F98">
      <w:r>
        <w:t>   </w:t>
      </w:r>
    </w:p>
    <w:p w14:paraId="53AF352D" w14:textId="7BB35110" w:rsidR="00C47750" w:rsidRDefault="00C47750" w:rsidP="00C47750"/>
    <w:p w14:paraId="2939C06F" w14:textId="77777777" w:rsidR="00C47750" w:rsidRPr="00C47750" w:rsidRDefault="00C47750" w:rsidP="00C47750"/>
    <w:p w14:paraId="5A02FA27" w14:textId="77777777" w:rsidR="00B53F0A" w:rsidRDefault="00B53F0A" w:rsidP="00B86701">
      <w:r>
        <w:t>Ejemplo de CSW con versión 2.0.2.</w:t>
      </w:r>
    </w:p>
    <w:bookmarkStart w:id="111" w:name="_MON_1526668552"/>
    <w:bookmarkEnd w:id="111"/>
    <w:p w14:paraId="1E3A1ABC" w14:textId="77777777" w:rsidR="009D2DC3" w:rsidRDefault="00B53F0A" w:rsidP="00C602F1">
      <w:pPr>
        <w:keepNext/>
        <w:spacing w:after="0"/>
      </w:pPr>
      <w:r>
        <w:object w:dxaOrig="8504" w:dyaOrig="3339" w14:anchorId="37A47BBA">
          <v:shape id="_x0000_i1032" type="#_x0000_t75" style="width:426pt;height:165.75pt" o:ole="">
            <v:imagedata r:id="rId42" o:title=""/>
          </v:shape>
          <o:OLEObject Type="Embed" ProgID="Word.OpenDocumentText.12" ShapeID="_x0000_i1032" DrawAspect="Content" ObjectID="_1527949574" r:id="rId43"/>
        </w:object>
      </w:r>
    </w:p>
    <w:p w14:paraId="36205E70" w14:textId="6D18707E" w:rsidR="00B53F0A" w:rsidRDefault="009D2DC3" w:rsidP="009D2DC3">
      <w:pPr>
        <w:pStyle w:val="Descripcin"/>
      </w:pPr>
      <w:bookmarkStart w:id="112" w:name="_Toc453684239"/>
      <w:bookmarkStart w:id="113" w:name="_Toc453684871"/>
      <w:r>
        <w:t xml:space="preserve">Ejemplo </w:t>
      </w:r>
      <w:r>
        <w:fldChar w:fldCharType="begin"/>
      </w:r>
      <w:r>
        <w:instrText xml:space="preserve"> SEQ Ejemplo \* ARABIC </w:instrText>
      </w:r>
      <w:r>
        <w:fldChar w:fldCharType="separate"/>
      </w:r>
      <w:r w:rsidR="00020F6A">
        <w:rPr>
          <w:noProof/>
        </w:rPr>
        <w:t>7</w:t>
      </w:r>
      <w:bookmarkEnd w:id="112"/>
      <w:bookmarkEnd w:id="113"/>
      <w:r>
        <w:fldChar w:fldCharType="end"/>
      </w:r>
    </w:p>
    <w:p w14:paraId="12D3B4C0" w14:textId="77777777" w:rsidR="00782CE5" w:rsidRDefault="00782CE5" w:rsidP="00B86701">
      <w:r>
        <w:t>Ejemplo de WFS con versión 1.1.0.</w:t>
      </w:r>
    </w:p>
    <w:bookmarkStart w:id="114" w:name="_MON_1526668866"/>
    <w:bookmarkEnd w:id="114"/>
    <w:p w14:paraId="004476BD" w14:textId="437C68AC" w:rsidR="009D2DC3" w:rsidRDefault="0040752D" w:rsidP="00C602F1">
      <w:pPr>
        <w:keepNext/>
        <w:spacing w:after="0"/>
      </w:pPr>
      <w:r>
        <w:object w:dxaOrig="8504" w:dyaOrig="4268" w14:anchorId="3C2B53BB">
          <v:shape id="_x0000_i1033" type="#_x0000_t75" style="width:426pt;height:213.75pt" o:ole="">
            <v:imagedata r:id="rId44" o:title=""/>
          </v:shape>
          <o:OLEObject Type="Embed" ProgID="Word.OpenDocumentText.12" ShapeID="_x0000_i1033" DrawAspect="Content" ObjectID="_1527949575" r:id="rId45"/>
        </w:object>
      </w:r>
    </w:p>
    <w:p w14:paraId="5D8BE8B4" w14:textId="758BFE4D" w:rsidR="00782CE5" w:rsidRDefault="009D2DC3" w:rsidP="009D2DC3">
      <w:pPr>
        <w:pStyle w:val="Descripcin"/>
      </w:pPr>
      <w:bookmarkStart w:id="115" w:name="_Toc453684240"/>
      <w:bookmarkStart w:id="116" w:name="_Toc453684872"/>
      <w:r>
        <w:t xml:space="preserve">Ejemplo </w:t>
      </w:r>
      <w:r>
        <w:fldChar w:fldCharType="begin"/>
      </w:r>
      <w:r>
        <w:instrText xml:space="preserve"> SEQ Ejemplo \* ARABIC </w:instrText>
      </w:r>
      <w:r>
        <w:fldChar w:fldCharType="separate"/>
      </w:r>
      <w:r w:rsidR="00020F6A">
        <w:rPr>
          <w:noProof/>
        </w:rPr>
        <w:t>8</w:t>
      </w:r>
      <w:bookmarkEnd w:id="115"/>
      <w:bookmarkEnd w:id="116"/>
      <w:r>
        <w:fldChar w:fldCharType="end"/>
      </w:r>
    </w:p>
    <w:p w14:paraId="6C540BD2" w14:textId="77777777" w:rsidR="006A1CB5" w:rsidRPr="00B86701" w:rsidRDefault="006A1CB5" w:rsidP="00B86701">
      <w:r>
        <w:t>Ejemplo WCS con versión 2.0.1.</w:t>
      </w:r>
    </w:p>
    <w:bookmarkStart w:id="117" w:name="_Toc453684873"/>
    <w:bookmarkStart w:id="118" w:name="_MON_1526669358"/>
    <w:bookmarkEnd w:id="118"/>
    <w:p w14:paraId="1662A37B" w14:textId="77777777" w:rsidR="00C47750" w:rsidRDefault="002F5E3F" w:rsidP="00C47750">
      <w:pPr>
        <w:keepNext/>
      </w:pPr>
      <w:r>
        <w:object w:dxaOrig="8504" w:dyaOrig="3094" w14:anchorId="6537F982">
          <v:shape id="_x0000_i1034" type="#_x0000_t75" style="width:426pt;height:154.5pt" o:ole="">
            <v:imagedata r:id="rId46" o:title=""/>
          </v:shape>
          <o:OLEObject Type="Embed" ProgID="Word.OpenDocumentText.12" ShapeID="_x0000_i1034" DrawAspect="Content" ObjectID="_1527949576" r:id="rId47"/>
        </w:object>
      </w:r>
      <w:bookmarkEnd w:id="117"/>
    </w:p>
    <w:p w14:paraId="69C4BBD3" w14:textId="13FE4FC6" w:rsidR="00C47750" w:rsidRDefault="00C47750" w:rsidP="0040752D">
      <w:pPr>
        <w:pStyle w:val="Descripcin"/>
      </w:pPr>
      <w:r>
        <w:t xml:space="preserve">Ejemplo </w:t>
      </w:r>
      <w:r>
        <w:fldChar w:fldCharType="begin"/>
      </w:r>
      <w:r>
        <w:instrText xml:space="preserve"> SEQ Ejemplo \* ARABIC </w:instrText>
      </w:r>
      <w:r>
        <w:fldChar w:fldCharType="separate"/>
      </w:r>
      <w:r w:rsidR="00020F6A">
        <w:rPr>
          <w:noProof/>
        </w:rPr>
        <w:t>9</w:t>
      </w:r>
      <w:r>
        <w:fldChar w:fldCharType="end"/>
      </w:r>
    </w:p>
    <w:p w14:paraId="2E1773F7" w14:textId="77777777" w:rsidR="00AD3F98" w:rsidRDefault="00AD3F98" w:rsidP="00AD3F98">
      <w:r>
        <w:t>   </w:t>
      </w:r>
    </w:p>
    <w:p w14:paraId="0C8361A7" w14:textId="77777777" w:rsidR="00AD3F98" w:rsidRDefault="00AD3F98" w:rsidP="00AD3F98">
      <w:r>
        <w:t>   </w:t>
      </w:r>
    </w:p>
    <w:p w14:paraId="64A70FA6" w14:textId="77777777" w:rsidR="006A1CB5" w:rsidRDefault="006A1CB5" w:rsidP="006A1CB5">
      <w:r>
        <w:t>Ejemplo de WPS con versión 0.4.0.</w:t>
      </w:r>
    </w:p>
    <w:bookmarkStart w:id="119" w:name="_MON_1526669444"/>
    <w:bookmarkEnd w:id="119"/>
    <w:p w14:paraId="21E27C1F" w14:textId="2DA7F4E5" w:rsidR="009D2DC3" w:rsidRDefault="0033540F" w:rsidP="00C602F1">
      <w:pPr>
        <w:keepNext/>
        <w:spacing w:after="0"/>
      </w:pPr>
      <w:r>
        <w:object w:dxaOrig="8504" w:dyaOrig="2093" w14:anchorId="2F6BE27E">
          <v:shape id="_x0000_i1035" type="#_x0000_t75" style="width:426pt;height:105.75pt" o:ole="">
            <v:imagedata r:id="rId48" o:title=""/>
          </v:shape>
          <o:OLEObject Type="Embed" ProgID="Word.OpenDocumentText.12" ShapeID="_x0000_i1035" DrawAspect="Content" ObjectID="_1527949577" r:id="rId49"/>
        </w:object>
      </w:r>
    </w:p>
    <w:p w14:paraId="08C07407" w14:textId="291E41CA" w:rsidR="002F5E3F" w:rsidRDefault="009D2DC3" w:rsidP="009D2DC3">
      <w:pPr>
        <w:pStyle w:val="Descripcin"/>
      </w:pPr>
      <w:bookmarkStart w:id="120" w:name="_Toc453684241"/>
      <w:bookmarkStart w:id="121" w:name="_Toc453684874"/>
      <w:r>
        <w:t xml:space="preserve">Ejemplo </w:t>
      </w:r>
      <w:r>
        <w:fldChar w:fldCharType="begin"/>
      </w:r>
      <w:r>
        <w:instrText xml:space="preserve"> SEQ Ejemplo \* ARABIC </w:instrText>
      </w:r>
      <w:r>
        <w:fldChar w:fldCharType="separate"/>
      </w:r>
      <w:r w:rsidR="00020F6A">
        <w:rPr>
          <w:noProof/>
        </w:rPr>
        <w:t>10</w:t>
      </w:r>
      <w:bookmarkEnd w:id="120"/>
      <w:bookmarkEnd w:id="121"/>
      <w:r>
        <w:fldChar w:fldCharType="end"/>
      </w:r>
    </w:p>
    <w:p w14:paraId="79628FF6" w14:textId="3CDABF97" w:rsidR="004321AA" w:rsidRDefault="004321AA" w:rsidP="00711E64">
      <w:r>
        <w:t>Como estas</w:t>
      </w:r>
      <w:r w:rsidR="00565894">
        <w:t>,</w:t>
      </w:r>
      <w:r>
        <w:t xml:space="preserve">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r w:rsidR="009D2DC3" w:rsidRPr="001B4FA1">
        <w:rPr>
          <w:rStyle w:val="FicherosycarpetasCar"/>
        </w:rPr>
        <w:t>ogc.outlink.anchor.context</w:t>
      </w:r>
      <w:r w:rsidR="009D2DC3">
        <w:t xml:space="preserve">. </w:t>
      </w:r>
    </w:p>
    <w:bookmarkStart w:id="122" w:name="_MON_1526746106"/>
    <w:bookmarkEnd w:id="122"/>
    <w:p w14:paraId="39E5ADF2" w14:textId="38960893" w:rsidR="00F7520B" w:rsidRDefault="009B2D31" w:rsidP="00C602F1">
      <w:pPr>
        <w:keepNext/>
        <w:spacing w:after="0"/>
      </w:pPr>
      <w:r>
        <w:object w:dxaOrig="8504" w:dyaOrig="1163" w14:anchorId="58DCD5B0">
          <v:shape id="_x0000_i1048" type="#_x0000_t75" style="width:426pt;height:57pt" o:ole="">
            <v:imagedata r:id="rId50" o:title=""/>
          </v:shape>
          <o:OLEObject Type="Embed" ProgID="Word.OpenDocumentText.12" ShapeID="_x0000_i1048" DrawAspect="Content" ObjectID="_1527949578" r:id="rId51"/>
        </w:object>
      </w:r>
    </w:p>
    <w:p w14:paraId="3B4EF09C" w14:textId="7358EB2A" w:rsidR="009D2DC3" w:rsidRPr="009D2DC3" w:rsidRDefault="00F7520B" w:rsidP="00F7520B">
      <w:pPr>
        <w:pStyle w:val="Descripcin"/>
      </w:pPr>
      <w:bookmarkStart w:id="123" w:name="_Toc453684242"/>
      <w:bookmarkStart w:id="124" w:name="_Toc453684875"/>
      <w:bookmarkStart w:id="125" w:name="_Ref453004702"/>
      <w:r>
        <w:t xml:space="preserve">Ejemplo </w:t>
      </w:r>
      <w:r>
        <w:fldChar w:fldCharType="begin"/>
      </w:r>
      <w:r>
        <w:instrText xml:space="preserve"> SEQ Ejemplo \* ARABIC </w:instrText>
      </w:r>
      <w:r>
        <w:fldChar w:fldCharType="separate"/>
      </w:r>
      <w:r w:rsidR="00020F6A">
        <w:rPr>
          <w:noProof/>
        </w:rPr>
        <w:t>11</w:t>
      </w:r>
      <w:bookmarkEnd w:id="123"/>
      <w:bookmarkEnd w:id="124"/>
      <w:r>
        <w:fldChar w:fldCharType="end"/>
      </w:r>
      <w:bookmarkEnd w:id="125"/>
    </w:p>
    <w:p w14:paraId="022E6D03" w14:textId="0AE3774A" w:rsidR="00F7520B" w:rsidRPr="00F7520B" w:rsidRDefault="00F7520B" w:rsidP="0013575C">
      <w:r>
        <w:t xml:space="preserve">En el </w:t>
      </w:r>
      <w:r>
        <w:fldChar w:fldCharType="begin"/>
      </w:r>
      <w:r>
        <w:instrText xml:space="preserve"> REF _Ref453004702 \h </w:instrText>
      </w:r>
      <w:r>
        <w:fldChar w:fldCharType="separate"/>
      </w:r>
      <w:r w:rsidR="00020F6A">
        <w:t xml:space="preserve">Ejemplo </w:t>
      </w:r>
      <w:r w:rsidR="00020F6A">
        <w:rPr>
          <w:noProof/>
        </w:rPr>
        <w:t>11</w:t>
      </w:r>
      <w:r>
        <w:fldChar w:fldCharType="end"/>
      </w:r>
      <w:r>
        <w:t xml:space="preserve"> se puede ver la configuración para que se seleccionen 30 caracteres hacia delante y 30 hacia atrás para formar el contexto.</w:t>
      </w:r>
      <w:r w:rsidR="00011D83">
        <w:t xml:space="preserve"> </w:t>
      </w:r>
      <w:r>
        <w:t>En la</w:t>
      </w:r>
      <w:r w:rsidR="002C097D">
        <w:t xml:space="preserve"> </w:t>
      </w:r>
      <w:r w:rsidR="002C097D">
        <w:fldChar w:fldCharType="begin"/>
      </w:r>
      <w:r w:rsidR="002C097D">
        <w:instrText xml:space="preserve"> REF _Ref454029072 \h </w:instrText>
      </w:r>
      <w:r w:rsidR="002C097D">
        <w:fldChar w:fldCharType="separate"/>
      </w:r>
      <w:r w:rsidR="00020F6A">
        <w:t xml:space="preserve">Figura </w:t>
      </w:r>
      <w:r w:rsidR="00020F6A">
        <w:rPr>
          <w:noProof/>
        </w:rPr>
        <w:t>5</w:t>
      </w:r>
      <w:r w:rsidR="00020F6A">
        <w:t xml:space="preserve">: Ejemplo de </w:t>
      </w:r>
      <w:r w:rsidR="00020F6A">
        <w:rPr>
          <w:i/>
        </w:rPr>
        <w:t>anchor</w:t>
      </w:r>
      <w:r w:rsidR="00020F6A">
        <w:t xml:space="preserve"> y contexto</w:t>
      </w:r>
      <w:r w:rsidR="002C097D">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6D27D333" w14:textId="77777777" w:rsidR="002C097D" w:rsidRDefault="00584AB4" w:rsidP="002C097D">
      <w:pPr>
        <w:keepNext/>
        <w:jc w:val="center"/>
      </w:pPr>
      <w:r w:rsidRPr="000654A6">
        <w:rPr>
          <w:noProof/>
          <w:bdr w:val="single" w:sz="12" w:space="0" w:color="auto"/>
          <w:shd w:val="clear" w:color="auto" w:fill="E7E6E6" w:themeFill="background2"/>
          <w:lang w:val="es-ES" w:eastAsia="es-E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2">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531C11E" w14:textId="3BF531B4" w:rsidR="00921880" w:rsidRPr="002C097D" w:rsidRDefault="002C097D" w:rsidP="002C097D">
      <w:pPr>
        <w:pStyle w:val="Descripcin"/>
        <w:jc w:val="center"/>
      </w:pPr>
      <w:bookmarkStart w:id="126" w:name="_Ref454029072"/>
      <w:bookmarkStart w:id="127" w:name="_Toc454030216"/>
      <w:bookmarkStart w:id="128" w:name="_Toc454137352"/>
      <w:r>
        <w:t xml:space="preserve">Figura </w:t>
      </w:r>
      <w:r>
        <w:fldChar w:fldCharType="begin"/>
      </w:r>
      <w:r>
        <w:instrText xml:space="preserve"> SEQ Figura \* ARABIC </w:instrText>
      </w:r>
      <w:r>
        <w:fldChar w:fldCharType="separate"/>
      </w:r>
      <w:r w:rsidR="00020F6A">
        <w:rPr>
          <w:noProof/>
        </w:rPr>
        <w:t>5</w:t>
      </w:r>
      <w:r>
        <w:fldChar w:fldCharType="end"/>
      </w:r>
      <w:r>
        <w:t xml:space="preserve">: Ejemplo de </w:t>
      </w:r>
      <w:r>
        <w:rPr>
          <w:i/>
        </w:rPr>
        <w:t>anchor</w:t>
      </w:r>
      <w:r>
        <w:t xml:space="preserve"> y contexto</w:t>
      </w:r>
      <w:bookmarkEnd w:id="126"/>
      <w:bookmarkEnd w:id="127"/>
      <w:bookmarkEnd w:id="128"/>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30CD700A" w:rsidR="00583227" w:rsidRDefault="00C47750" w:rsidP="00C47750">
      <w:pPr>
        <w:keepNext/>
        <w:jc w:val="center"/>
      </w:pPr>
      <w:r w:rsidRPr="000B53C2">
        <w:rPr>
          <w:noProof/>
          <w:lang w:val="es-ES" w:eastAsia="es-ES"/>
        </w:rPr>
        <w:lastRenderedPageBreak/>
        <w:drawing>
          <wp:inline distT="0" distB="0" distL="0" distR="0" wp14:anchorId="54500F9D" wp14:editId="3D21EF3B">
            <wp:extent cx="4848225" cy="67818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gcParseFilter.png"/>
                    <pic:cNvPicPr/>
                  </pic:nvPicPr>
                  <pic:blipFill>
                    <a:blip r:embed="rId53">
                      <a:extLst>
                        <a:ext uri="{28A0092B-C50C-407E-A947-70E740481C1C}">
                          <a14:useLocalDpi xmlns:a14="http://schemas.microsoft.com/office/drawing/2010/main" val="0"/>
                        </a:ext>
                      </a:extLst>
                    </a:blip>
                    <a:stretch>
                      <a:fillRect/>
                    </a:stretch>
                  </pic:blipFill>
                  <pic:spPr>
                    <a:xfrm>
                      <a:off x="0" y="0"/>
                      <a:ext cx="4848225" cy="6781800"/>
                    </a:xfrm>
                    <a:prstGeom prst="rect">
                      <a:avLst/>
                    </a:prstGeom>
                  </pic:spPr>
                </pic:pic>
              </a:graphicData>
            </a:graphic>
          </wp:inline>
        </w:drawing>
      </w:r>
    </w:p>
    <w:p w14:paraId="04EF88C6" w14:textId="684A43E0" w:rsidR="00936783" w:rsidRPr="00936783" w:rsidRDefault="00583227" w:rsidP="00583227">
      <w:pPr>
        <w:pStyle w:val="Descripcin"/>
        <w:jc w:val="center"/>
      </w:pPr>
      <w:bookmarkStart w:id="129" w:name="_Toc453684244"/>
      <w:bookmarkStart w:id="130" w:name="_Toc454030217"/>
      <w:bookmarkStart w:id="131" w:name="_Toc454137353"/>
      <w:r>
        <w:t xml:space="preserve">Figura </w:t>
      </w:r>
      <w:r>
        <w:fldChar w:fldCharType="begin"/>
      </w:r>
      <w:r>
        <w:instrText xml:space="preserve"> SEQ Figura \* ARABIC </w:instrText>
      </w:r>
      <w:r>
        <w:fldChar w:fldCharType="separate"/>
      </w:r>
      <w:r w:rsidR="00020F6A">
        <w:rPr>
          <w:noProof/>
        </w:rPr>
        <w:t>6</w:t>
      </w:r>
      <w:bookmarkEnd w:id="129"/>
      <w:r>
        <w:fldChar w:fldCharType="end"/>
      </w:r>
      <w:r w:rsidR="007F0C06">
        <w:t>: Diagrama de clases OgcParseFilter</w:t>
      </w:r>
      <w:bookmarkEnd w:id="130"/>
      <w:bookmarkEnd w:id="131"/>
    </w:p>
    <w:p w14:paraId="6F1C497A" w14:textId="77777777" w:rsidR="00A26AB6" w:rsidRDefault="004321AA" w:rsidP="00513B82">
      <w:pPr>
        <w:pStyle w:val="Ttulo3"/>
        <w:numPr>
          <w:ilvl w:val="2"/>
          <w:numId w:val="1"/>
        </w:numPr>
      </w:pPr>
      <w:bookmarkStart w:id="132" w:name="_Toc453002204"/>
      <w:bookmarkStart w:id="133" w:name="_Toc454137080"/>
      <w:r>
        <w:t>OgcIndexingFilter</w:t>
      </w:r>
      <w:bookmarkEnd w:id="132"/>
      <w:bookmarkEnd w:id="133"/>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373945A0" w:rsidR="00A26AB6" w:rsidRDefault="00125678" w:rsidP="00A26AB6">
      <w:r>
        <w:t>Para ellos</w:t>
      </w:r>
      <w:r w:rsidR="00A36913">
        <w:t>,</w:t>
      </w:r>
      <w:r>
        <w:t xml:space="preserve"> se analizan los metadatos para buscar si en el </w:t>
      </w:r>
      <w:r w:rsidRPr="00125678">
        <w:rPr>
          <w:i/>
        </w:rPr>
        <w:t>plugin</w:t>
      </w:r>
      <w:r>
        <w:t xml:space="preserve"> anterior se ha marcado el documento como un documento OGC. Si este campo está en los metadatos</w:t>
      </w:r>
      <w:r w:rsidR="00A36913">
        <w:t>,</w:t>
      </w:r>
      <w:r>
        <w:t xml:space="preserve"> el documento se indexará.</w:t>
      </w:r>
    </w:p>
    <w:p w14:paraId="69AEEAAF" w14:textId="77777777" w:rsidR="00A26AB6" w:rsidRDefault="00A26AB6" w:rsidP="00DB3A94">
      <w:pPr>
        <w:rPr>
          <w:i/>
          <w:shd w:val="clear" w:color="auto" w:fill="E7E6E6" w:themeFill="background2"/>
        </w:rPr>
      </w:pPr>
      <w:r>
        <w:lastRenderedPageBreak/>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34" w:name="_MON_1526750130"/>
    <w:bookmarkEnd w:id="134"/>
    <w:p w14:paraId="7A9C99A1" w14:textId="352F53F2" w:rsidR="00812585" w:rsidRDefault="00096715" w:rsidP="004B2535">
      <w:pPr>
        <w:keepNext/>
        <w:spacing w:after="0"/>
      </w:pPr>
      <w:r>
        <w:object w:dxaOrig="8504" w:dyaOrig="6464" w14:anchorId="24C94643">
          <v:shape id="_x0000_i1037" type="#_x0000_t75" style="width:425.25pt;height:323.25pt" o:ole="" o:bordertopcolor="this" o:borderleftcolor="this" o:borderbottomcolor="this" o:borderrightcolor="this">
            <v:imagedata r:id="rId54" o:title=""/>
            <w10:bordertop type="single" width="12"/>
            <w10:borderleft type="single" width="12"/>
            <w10:borderbottom type="single" width="12"/>
            <w10:borderright type="single" width="12"/>
          </v:shape>
          <o:OLEObject Type="Embed" ProgID="Word.OpenDocumentText.12" ShapeID="_x0000_i1037" DrawAspect="Content" ObjectID="_1527949579" r:id="rId55"/>
        </w:object>
      </w:r>
    </w:p>
    <w:p w14:paraId="64BEB9E2" w14:textId="03693561" w:rsidR="00812585" w:rsidRDefault="00812585" w:rsidP="00812585">
      <w:pPr>
        <w:pStyle w:val="Descripcin"/>
      </w:pPr>
      <w:bookmarkStart w:id="135" w:name="_Toc453684245"/>
      <w:bookmarkStart w:id="136" w:name="_Toc453684876"/>
      <w:r>
        <w:t xml:space="preserve">Ejemplo </w:t>
      </w:r>
      <w:r>
        <w:fldChar w:fldCharType="begin"/>
      </w:r>
      <w:r>
        <w:instrText xml:space="preserve"> SEQ Ejemplo \* ARABIC </w:instrText>
      </w:r>
      <w:r>
        <w:fldChar w:fldCharType="separate"/>
      </w:r>
      <w:r w:rsidR="00020F6A">
        <w:rPr>
          <w:noProof/>
        </w:rPr>
        <w:t>12</w:t>
      </w:r>
      <w:bookmarkEnd w:id="135"/>
      <w:bookmarkEnd w:id="136"/>
      <w:r>
        <w:fldChar w:fldCharType="end"/>
      </w:r>
    </w:p>
    <w:p w14:paraId="383C4812" w14:textId="46EF987A" w:rsidR="00812585" w:rsidRDefault="00812585" w:rsidP="00812585">
      <w:pPr>
        <w:rPr>
          <w:i/>
        </w:rPr>
      </w:pPr>
      <w:r>
        <w:t xml:space="preserve">Los metadatos pueden ser accedidos a través del objeto </w:t>
      </w:r>
      <w:r>
        <w:rPr>
          <w:i/>
        </w:rPr>
        <w:t>Parse</w:t>
      </w:r>
      <w:r>
        <w:t>. Co</w:t>
      </w:r>
      <w:r w:rsidR="00A36913">
        <w:t>m</w:t>
      </w:r>
      <w:r>
        <w:t>o se ha comentado antes se analizan esos elementos para determinar si se debe indexar o no.</w:t>
      </w:r>
      <w:r w:rsidR="00011D83">
        <w:t xml:space="preserve"> </w:t>
      </w: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sidRPr="000B53C2">
        <w:rPr>
          <w:noProof/>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6">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74A27F24" w:rsidR="00936783" w:rsidRDefault="00936783" w:rsidP="00936783">
      <w:pPr>
        <w:pStyle w:val="Descripcin"/>
        <w:jc w:val="center"/>
      </w:pPr>
      <w:bookmarkStart w:id="137" w:name="_Toc453684246"/>
      <w:bookmarkStart w:id="138" w:name="_Toc454030218"/>
      <w:bookmarkStart w:id="139" w:name="_Toc454137354"/>
      <w:r>
        <w:t xml:space="preserve">Figura </w:t>
      </w:r>
      <w:r>
        <w:fldChar w:fldCharType="begin"/>
      </w:r>
      <w:r>
        <w:instrText xml:space="preserve"> SEQ Figura \* ARABIC </w:instrText>
      </w:r>
      <w:r>
        <w:fldChar w:fldCharType="separate"/>
      </w:r>
      <w:r w:rsidR="00020F6A">
        <w:rPr>
          <w:noProof/>
        </w:rPr>
        <w:t>7</w:t>
      </w:r>
      <w:bookmarkEnd w:id="137"/>
      <w:r>
        <w:fldChar w:fldCharType="end"/>
      </w:r>
      <w:r w:rsidR="007F0C06">
        <w:t>: Diagrama de clases de OgcIndexingFilter</w:t>
      </w:r>
      <w:bookmarkEnd w:id="138"/>
      <w:bookmarkEnd w:id="139"/>
    </w:p>
    <w:p w14:paraId="785EFB2D" w14:textId="77777777" w:rsidR="00513B82" w:rsidRPr="00513B82" w:rsidRDefault="004A7F92" w:rsidP="00820CC0">
      <w:pPr>
        <w:pStyle w:val="Ttulo3"/>
        <w:numPr>
          <w:ilvl w:val="2"/>
          <w:numId w:val="1"/>
        </w:numPr>
      </w:pPr>
      <w:bookmarkStart w:id="140" w:name="_Toc454137081"/>
      <w:r>
        <w:t>SharkScoringFilter</w:t>
      </w:r>
      <w:bookmarkEnd w:id="140"/>
    </w:p>
    <w:p w14:paraId="4F67B289" w14:textId="77777777" w:rsidR="00A36913" w:rsidRDefault="00513B82" w:rsidP="00DB3A94">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w:t>
      </w:r>
    </w:p>
    <w:p w14:paraId="76800995" w14:textId="2CC2FCC4" w:rsidR="00A36913" w:rsidRDefault="00D96CF3" w:rsidP="00DB3A94">
      <w:r>
        <w:t xml:space="preserve">Dependiendo de la tarea en la que se encuentra contamos con una información u otra para alterar el </w:t>
      </w:r>
      <w:r>
        <w:rPr>
          <w:i/>
        </w:rPr>
        <w:t>score</w:t>
      </w:r>
      <w:r>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r w:rsidR="001B4FA1">
        <w:rPr>
          <w:i/>
        </w:rPr>
        <w:t>fetch</w:t>
      </w:r>
      <w:r w:rsidR="001B4FA1">
        <w:t xml:space="preserve"> para su procesamiento.</w:t>
      </w:r>
      <w:r w:rsidR="00011D83">
        <w:t xml:space="preserve"> </w:t>
      </w:r>
    </w:p>
    <w:p w14:paraId="01C74FF4" w14:textId="7291C0D0" w:rsidR="00513B82" w:rsidRPr="00DB3A94" w:rsidRDefault="001D4C11" w:rsidP="00DB3A94">
      <w:pPr>
        <w:rPr>
          <w:shd w:val="clear" w:color="auto" w:fill="E7E6E6" w:themeFill="background2"/>
        </w:rPr>
      </w:pPr>
      <w:r>
        <w:t>L</w:t>
      </w:r>
      <w:r w:rsidR="00513B82">
        <w:t xml:space="preserve">a interfaz que se extiende </w:t>
      </w:r>
      <w:r w:rsidR="00A36913">
        <w:t xml:space="preserve">para </w:t>
      </w:r>
      <w:r>
        <w:t xml:space="preserve">la implementación </w:t>
      </w:r>
      <w:r w:rsidR="00A36913">
        <w:t xml:space="preserve">de este </w:t>
      </w:r>
      <w:r w:rsidR="00A36913" w:rsidRPr="00A36913">
        <w:rPr>
          <w:i/>
        </w:rPr>
        <w:t>plugin</w:t>
      </w:r>
      <w:r>
        <w:t xml:space="preserve"> </w:t>
      </w:r>
      <w:r w:rsidR="00513B82">
        <w:t xml:space="preserve">es </w:t>
      </w:r>
      <w:r w:rsidRPr="001B4FA1">
        <w:rPr>
          <w:rStyle w:val="FicherosycarpetasCar"/>
        </w:rPr>
        <w:t>ScoringFilter</w:t>
      </w:r>
      <w:r w:rsidR="00513B82" w:rsidRPr="00DB3A94">
        <w:rPr>
          <w:shd w:val="clear" w:color="auto" w:fill="E7E6E6" w:themeFill="background2"/>
        </w:rPr>
        <w:t>.</w:t>
      </w:r>
    </w:p>
    <w:bookmarkStart w:id="141" w:name="_MON_1526809363"/>
    <w:bookmarkEnd w:id="141"/>
    <w:p w14:paraId="44E54DD8" w14:textId="641BB3CE" w:rsidR="007D10E2" w:rsidRDefault="000B53C2" w:rsidP="00330932">
      <w:r w:rsidRPr="00330932">
        <w:object w:dxaOrig="8504" w:dyaOrig="9319" w14:anchorId="041B79F7">
          <v:shape id="_x0000_i1038" type="#_x0000_t75" style="width:425.25pt;height:465.75pt" o:ole="" o:bordertopcolor="this" o:borderleftcolor="this" o:borderbottomcolor="this" o:borderrightcolor="this">
            <v:imagedata r:id="rId57" o:title=""/>
            <w10:bordertop type="single" width="12"/>
            <w10:borderleft type="single" width="12"/>
            <w10:borderbottom type="single" width="12"/>
            <w10:borderright type="single" width="12"/>
          </v:shape>
          <o:OLEObject Type="Embed" ProgID="Word.OpenDocumentText.12" ShapeID="_x0000_i1038" DrawAspect="Content" ObjectID="_1527949580" r:id="rId58"/>
        </w:object>
      </w:r>
    </w:p>
    <w:p w14:paraId="2BE83368" w14:textId="4DBACB7E" w:rsidR="00513B82" w:rsidRDefault="007D10E2" w:rsidP="007D10E2">
      <w:pPr>
        <w:pStyle w:val="Descripcin"/>
        <w:rPr>
          <w:shd w:val="clear" w:color="auto" w:fill="E7E6E6" w:themeFill="background2"/>
        </w:rPr>
      </w:pPr>
      <w:bookmarkStart w:id="142" w:name="_Toc453684247"/>
      <w:bookmarkStart w:id="143" w:name="_Toc453684877"/>
      <w:bookmarkStart w:id="144" w:name="_Ref453067961"/>
      <w:r>
        <w:t xml:space="preserve">Ejemplo </w:t>
      </w:r>
      <w:r>
        <w:fldChar w:fldCharType="begin"/>
      </w:r>
      <w:r>
        <w:instrText xml:space="preserve"> SEQ Ejemplo \* ARABIC </w:instrText>
      </w:r>
      <w:r>
        <w:fldChar w:fldCharType="separate"/>
      </w:r>
      <w:r w:rsidR="00020F6A">
        <w:rPr>
          <w:noProof/>
        </w:rPr>
        <w:t>13</w:t>
      </w:r>
      <w:bookmarkEnd w:id="142"/>
      <w:bookmarkEnd w:id="143"/>
      <w:r>
        <w:fldChar w:fldCharType="end"/>
      </w:r>
      <w:bookmarkEnd w:id="144"/>
    </w:p>
    <w:p w14:paraId="25E00D4A" w14:textId="0CC2E6EB" w:rsidR="004023A8" w:rsidRDefault="007D10E2" w:rsidP="00513B82">
      <w:r>
        <w:t xml:space="preserve">Como se puede ver en el </w:t>
      </w:r>
      <w:r>
        <w:fldChar w:fldCharType="begin"/>
      </w:r>
      <w:r>
        <w:instrText xml:space="preserve"> REF _Ref453067961 \h </w:instrText>
      </w:r>
      <w:r>
        <w:fldChar w:fldCharType="separate"/>
      </w:r>
      <w:r w:rsidR="00020F6A">
        <w:t xml:space="preserve">Ejemplo </w:t>
      </w:r>
      <w:r w:rsidR="00020F6A">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r>
        <w:t>InjectedScore</w:t>
      </w:r>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r>
        <w:t>InitialScore</w:t>
      </w:r>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1AE054A8" w:rsidR="006C3404" w:rsidRPr="006C3404" w:rsidRDefault="006C3404" w:rsidP="00CB6ACA">
      <w:pPr>
        <w:ind w:left="708"/>
        <w:rPr>
          <w:lang w:val="es-ES"/>
        </w:rPr>
      </w:pPr>
      <w:r>
        <w:rPr>
          <w:lang w:val="es-ES"/>
        </w:rPr>
        <w:t xml:space="preserve">Este método es llamado durante la fase de </w:t>
      </w:r>
      <w:r w:rsidR="001922B4">
        <w:rPr>
          <w:i/>
          <w:lang w:val="es-ES"/>
        </w:rPr>
        <w:t>generate</w:t>
      </w:r>
      <w:r>
        <w:rPr>
          <w:lang w:val="es-ES"/>
        </w:rPr>
        <w:t xml:space="preserve">,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t>PassScoreBeforeParsing</w:t>
      </w:r>
    </w:p>
    <w:p w14:paraId="1331A977" w14:textId="51ACBA20"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w:t>
      </w:r>
      <w:r w:rsidR="00B716E3">
        <w:t>a</w:t>
      </w:r>
      <w:r w:rsidR="00426267">
        <w:t xml:space="preserve"> URL.</w:t>
      </w:r>
    </w:p>
    <w:p w14:paraId="502F2A8E" w14:textId="4FE25AA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w:t>
      </w:r>
      <w:r w:rsidR="00B716E3">
        <w:t>distribuye a sus enlaces de sali</w:t>
      </w:r>
      <w:r>
        <w:t xml:space="preserve">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lastRenderedPageBreak/>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w:t>
      </w:r>
      <w:r w:rsidR="008473AB" w:rsidRPr="00B716E3">
        <w:rPr>
          <w:i/>
        </w:rPr>
        <w:t>Url</w:t>
      </w:r>
      <w:r w:rsidR="008473AB">
        <w:t xml:space="preserve">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511CB1A2" w:rsidR="007F0C06" w:rsidRDefault="00C65561" w:rsidP="007F0C06">
      <w:pPr>
        <w:keepNext/>
        <w:jc w:val="center"/>
      </w:pPr>
      <w:r>
        <w:rPr>
          <w:noProof/>
          <w:lang w:val="es-ES" w:eastAsia="es-ES"/>
        </w:rPr>
        <w:lastRenderedPageBreak/>
        <w:drawing>
          <wp:inline distT="0" distB="0" distL="0" distR="0" wp14:anchorId="54D786F1" wp14:editId="70CB627C">
            <wp:extent cx="5267325" cy="7962900"/>
            <wp:effectExtent l="0" t="0" r="952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harkScoringFilter.png"/>
                    <pic:cNvPicPr/>
                  </pic:nvPicPr>
                  <pic:blipFill>
                    <a:blip r:embed="rId59">
                      <a:extLst>
                        <a:ext uri="{28A0092B-C50C-407E-A947-70E740481C1C}">
                          <a14:useLocalDpi xmlns:a14="http://schemas.microsoft.com/office/drawing/2010/main" val="0"/>
                        </a:ext>
                      </a:extLst>
                    </a:blip>
                    <a:stretch>
                      <a:fillRect/>
                    </a:stretch>
                  </pic:blipFill>
                  <pic:spPr>
                    <a:xfrm>
                      <a:off x="0" y="0"/>
                      <a:ext cx="5267325" cy="7962900"/>
                    </a:xfrm>
                    <a:prstGeom prst="rect">
                      <a:avLst/>
                    </a:prstGeom>
                  </pic:spPr>
                </pic:pic>
              </a:graphicData>
            </a:graphic>
          </wp:inline>
        </w:drawing>
      </w:r>
    </w:p>
    <w:p w14:paraId="60907CE2" w14:textId="5F3812EF" w:rsidR="007F0C06" w:rsidRDefault="007F0C06" w:rsidP="007F0C06">
      <w:pPr>
        <w:pStyle w:val="Descripcin"/>
        <w:jc w:val="center"/>
      </w:pPr>
      <w:bookmarkStart w:id="145" w:name="_Toc454030219"/>
      <w:bookmarkStart w:id="146" w:name="_Toc454137355"/>
      <w:r>
        <w:t xml:space="preserve">Figura </w:t>
      </w:r>
      <w:r>
        <w:fldChar w:fldCharType="begin"/>
      </w:r>
      <w:r>
        <w:instrText xml:space="preserve"> SEQ Figura \* ARABIC </w:instrText>
      </w:r>
      <w:r>
        <w:fldChar w:fldCharType="separate"/>
      </w:r>
      <w:r w:rsidR="00020F6A">
        <w:rPr>
          <w:noProof/>
        </w:rPr>
        <w:t>8</w:t>
      </w:r>
      <w:r>
        <w:fldChar w:fldCharType="end"/>
      </w:r>
      <w:r>
        <w:t>: Diagrama de clases de SharkScoringFilter</w:t>
      </w:r>
      <w:bookmarkEnd w:id="145"/>
      <w:bookmarkEnd w:id="146"/>
    </w:p>
    <w:p w14:paraId="1EF203A7" w14:textId="77777777" w:rsidR="0045101F" w:rsidRPr="00583227" w:rsidRDefault="004A7F92" w:rsidP="00072F22">
      <w:pPr>
        <w:pStyle w:val="Ttulo3"/>
        <w:numPr>
          <w:ilvl w:val="2"/>
          <w:numId w:val="1"/>
        </w:numPr>
        <w:rPr>
          <w:shd w:val="clear" w:color="auto" w:fill="E7E6E6" w:themeFill="background2"/>
        </w:rPr>
      </w:pPr>
      <w:bookmarkStart w:id="147" w:name="_Toc454137082"/>
      <w:r>
        <w:lastRenderedPageBreak/>
        <w:t>OgcIndexWriter</w:t>
      </w:r>
      <w:bookmarkEnd w:id="147"/>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48" w:name="_Toc453684249"/>
    <w:bookmarkEnd w:id="148"/>
    <w:bookmarkStart w:id="149" w:name="_MON_1526912015"/>
    <w:bookmarkEnd w:id="149"/>
    <w:p w14:paraId="32AE6A4B" w14:textId="37B96759" w:rsidR="00C911E3" w:rsidRDefault="00096715" w:rsidP="00C911E3">
      <w:pPr>
        <w:pStyle w:val="Descripcin"/>
        <w:keepNext/>
      </w:pPr>
      <w:r>
        <w:object w:dxaOrig="8504" w:dyaOrig="5335" w14:anchorId="5FEE1B5C">
          <v:shape id="_x0000_i1039" type="#_x0000_t75" style="width:425.25pt;height:267pt" o:ole="" o:bordertopcolor="this" o:borderleftcolor="this" o:borderbottomcolor="this" o:borderrightcolor="this">
            <v:imagedata r:id="rId60" o:title=""/>
            <w10:bordertop type="single" width="12"/>
            <w10:borderleft type="single" width="12"/>
            <w10:borderbottom type="single" width="12"/>
            <w10:borderright type="single" width="12"/>
          </v:shape>
          <o:OLEObject Type="Embed" ProgID="Word.OpenDocumentText.12" ShapeID="_x0000_i1039" DrawAspect="Content" ObjectID="_1527949581" r:id="rId61"/>
        </w:object>
      </w:r>
    </w:p>
    <w:p w14:paraId="68307B90" w14:textId="1BC664E4" w:rsidR="00820CC0" w:rsidRDefault="00C911E3" w:rsidP="00C911E3">
      <w:pPr>
        <w:pStyle w:val="Descripcin"/>
      </w:pPr>
      <w:bookmarkStart w:id="150" w:name="_Toc453684250"/>
      <w:bookmarkStart w:id="151" w:name="_Toc453684878"/>
      <w:r>
        <w:t xml:space="preserve">Ejemplo </w:t>
      </w:r>
      <w:r>
        <w:fldChar w:fldCharType="begin"/>
      </w:r>
      <w:r>
        <w:instrText xml:space="preserve"> SEQ Ejemplo \* ARABIC </w:instrText>
      </w:r>
      <w:r>
        <w:fldChar w:fldCharType="separate"/>
      </w:r>
      <w:r w:rsidR="00020F6A">
        <w:rPr>
          <w:noProof/>
        </w:rPr>
        <w:t>14</w:t>
      </w:r>
      <w:bookmarkEnd w:id="150"/>
      <w:bookmarkEnd w:id="151"/>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sidRPr="001B5438">
        <w:rPr>
          <w:noProof/>
          <w:lang w:val="es-ES" w:eastAsia="es-E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2">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6C28D6FE" w:rsidR="00583227" w:rsidRPr="00583227" w:rsidRDefault="00583227" w:rsidP="00583227">
      <w:pPr>
        <w:pStyle w:val="Descripcin"/>
        <w:jc w:val="center"/>
      </w:pPr>
      <w:bookmarkStart w:id="152" w:name="_Toc453684251"/>
      <w:bookmarkStart w:id="153" w:name="_Toc454030220"/>
      <w:bookmarkStart w:id="154" w:name="_Toc454137356"/>
      <w:r>
        <w:t xml:space="preserve">Figura </w:t>
      </w:r>
      <w:r>
        <w:fldChar w:fldCharType="begin"/>
      </w:r>
      <w:r>
        <w:instrText xml:space="preserve"> SEQ Figura \* ARABIC </w:instrText>
      </w:r>
      <w:r>
        <w:fldChar w:fldCharType="separate"/>
      </w:r>
      <w:r w:rsidR="00020F6A">
        <w:rPr>
          <w:noProof/>
        </w:rPr>
        <w:t>9</w:t>
      </w:r>
      <w:bookmarkEnd w:id="152"/>
      <w:r>
        <w:fldChar w:fldCharType="end"/>
      </w:r>
      <w:r w:rsidR="007F0C06">
        <w:t>: Diagrama de clases de OgcIndexWriter</w:t>
      </w:r>
      <w:bookmarkEnd w:id="153"/>
      <w:bookmarkEnd w:id="154"/>
    </w:p>
    <w:p w14:paraId="24AE5909" w14:textId="77777777" w:rsidR="002763C8" w:rsidRPr="002763C8" w:rsidRDefault="002763C8" w:rsidP="00820CC0"/>
    <w:p w14:paraId="4AB2EFE8" w14:textId="77777777" w:rsidR="009C481F" w:rsidRPr="0045101F" w:rsidRDefault="009C481F" w:rsidP="0045101F">
      <w:pPr>
        <w:pStyle w:val="Ttulo2"/>
        <w:numPr>
          <w:ilvl w:val="1"/>
          <w:numId w:val="1"/>
        </w:numPr>
        <w:rPr>
          <w:lang w:val="es-ES"/>
        </w:rPr>
      </w:pPr>
      <w:bookmarkStart w:id="155" w:name="_Toc453002205"/>
      <w:bookmarkStart w:id="156" w:name="_Toc454137083"/>
      <w:r w:rsidRPr="009C481F">
        <w:rPr>
          <w:lang w:val="es-ES"/>
        </w:rPr>
        <w:lastRenderedPageBreak/>
        <w:t>Algoritmo</w:t>
      </w:r>
      <w:r w:rsidRPr="0045101F">
        <w:rPr>
          <w:lang w:val="es-ES"/>
        </w:rPr>
        <w:t xml:space="preserve"> búsqueda</w:t>
      </w:r>
      <w:bookmarkEnd w:id="155"/>
      <w:bookmarkEnd w:id="156"/>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5C6165FA"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E560A6">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4]", "plainTextFormattedCitation" : "[14]", "previouslyFormattedCitation" : "[14]" }, "properties" : { "noteIndex" : 0 }, "schema" : "https://github.com/citation-style-language/schema/raw/master/csl-citation.json" }</w:instrText>
      </w:r>
      <w:r w:rsidR="009A69F2">
        <w:rPr>
          <w:lang w:val="es-ES"/>
        </w:rPr>
        <w:fldChar w:fldCharType="separate"/>
      </w:r>
      <w:r w:rsidR="009A6C96" w:rsidRPr="009A6C96">
        <w:rPr>
          <w:noProof/>
          <w:lang w:val="es-ES"/>
        </w:rPr>
        <w:t>[14]</w:t>
      </w:r>
      <w:r w:rsidR="009A69F2">
        <w:rPr>
          <w:lang w:val="es-ES"/>
        </w:rPr>
        <w:fldChar w:fldCharType="end"/>
      </w:r>
      <w:r>
        <w:rPr>
          <w:lang w:val="es-ES"/>
        </w:rPr>
        <w:t>:</w:t>
      </w:r>
    </w:p>
    <w:p w14:paraId="7C728CE8" w14:textId="006FDC60" w:rsidR="0027571F" w:rsidRPr="00DB3A94" w:rsidRDefault="0027571F" w:rsidP="004B2535">
      <w:pPr>
        <w:pStyle w:val="Listaconvietas2"/>
        <w:spacing w:before="0"/>
        <w:ind w:left="641" w:hanging="357"/>
        <w:rPr>
          <w:lang w:val="es-ES"/>
        </w:rPr>
      </w:pPr>
      <w:r w:rsidRPr="00DB3A94">
        <w:rPr>
          <w:lang w:val="es-ES"/>
        </w:rPr>
        <w:t xml:space="preserve">Fish-Search </w:t>
      </w:r>
    </w:p>
    <w:p w14:paraId="5194A92D" w14:textId="5E65FFE0" w:rsidR="0027571F" w:rsidRPr="00DB3A94" w:rsidRDefault="0027571F" w:rsidP="00DB3A94">
      <w:pPr>
        <w:pStyle w:val="Listaconvietas2"/>
        <w:rPr>
          <w:lang w:val="es-ES"/>
        </w:rPr>
      </w:pPr>
      <w:r w:rsidRPr="00DB3A94">
        <w:rPr>
          <w:lang w:val="es-ES"/>
        </w:rPr>
        <w:t xml:space="preserve">Shark-Search </w:t>
      </w:r>
    </w:p>
    <w:p w14:paraId="3E70F56C" w14:textId="0A162CA4" w:rsidR="00006D0C" w:rsidRDefault="00006D0C" w:rsidP="00006D0C">
      <w:pPr>
        <w:pStyle w:val="Ttulo4"/>
        <w:rPr>
          <w:lang w:val="es-ES"/>
        </w:rPr>
      </w:pPr>
      <w:r>
        <w:rPr>
          <w:lang w:val="es-ES"/>
        </w:rPr>
        <w:t xml:space="preserve">Fish-Search </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0FBB3C9D"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r w:rsidR="00B464BD">
        <w:rPr>
          <w:lang w:val="es-ES"/>
        </w:rPr>
        <w:t>o</w:t>
      </w:r>
      <w:r>
        <w:rPr>
          <w:lang w:val="es-ES"/>
        </w:rPr>
        <w:t xml:space="preserve"> 1). Basado en ese </w:t>
      </w:r>
      <w:r>
        <w:rPr>
          <w:i/>
          <w:lang w:val="es-ES"/>
        </w:rPr>
        <w:t>score</w:t>
      </w:r>
      <w:r>
        <w:rPr>
          <w:lang w:val="es-ES"/>
        </w:rPr>
        <w:t xml:space="preserve"> una heurística decide si continuar la exploración en esa dirección o no.</w:t>
      </w:r>
    </w:p>
    <w:p w14:paraId="126791A6" w14:textId="1D110CE2" w:rsidR="00006D0C" w:rsidRDefault="00006D0C" w:rsidP="00006D0C">
      <w:pPr>
        <w:pStyle w:val="Ttulo4"/>
        <w:rPr>
          <w:lang w:val="es-ES"/>
        </w:rPr>
      </w:pPr>
      <w:r>
        <w:rPr>
          <w:lang w:val="es-ES"/>
        </w:rPr>
        <w:t>Shark-Search</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02306C"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lastRenderedPageBreak/>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02306C"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0DBF0E90"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E560A6">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4]", "plainTextFormattedCitation" : "[14]", "previouslyFormattedCitation" : "[14]" }, "properties" : { "noteIndex" : 0 }, "schema" : "https://github.com/citation-style-language/schema/raw/master/csl-citation.json" }</w:instrText>
      </w:r>
      <w:r w:rsidR="009A69F2">
        <w:rPr>
          <w:i/>
          <w:lang w:val="es-ES"/>
        </w:rPr>
        <w:fldChar w:fldCharType="separate"/>
      </w:r>
      <w:r w:rsidR="009A6C96" w:rsidRPr="009A6C96">
        <w:rPr>
          <w:noProof/>
          <w:lang w:val="es-ES"/>
        </w:rPr>
        <w:t>[14]</w:t>
      </w:r>
      <w:r w:rsidR="009A69F2">
        <w:rPr>
          <w:i/>
          <w:lang w:val="es-ES"/>
        </w:rPr>
        <w:fldChar w:fldCharType="end"/>
      </w:r>
      <w:r>
        <w:rPr>
          <w:lang w:val="es-ES"/>
        </w:rPr>
        <w:t>:</w:t>
      </w:r>
    </w:p>
    <w:bookmarkStart w:id="157" w:name="_MON_1527700795"/>
    <w:bookmarkEnd w:id="157"/>
    <w:p w14:paraId="796717C3" w14:textId="54821A48" w:rsidR="006C2E2C" w:rsidRDefault="00194FBE" w:rsidP="004C4DF2">
      <w:pPr>
        <w:keepNext/>
      </w:pPr>
      <w:r>
        <w:rPr>
          <w:lang w:val="es-ES"/>
        </w:rPr>
        <w:object w:dxaOrig="8504" w:dyaOrig="7674" w14:anchorId="73CD0388">
          <v:shape id="_x0000_i1040" type="#_x0000_t75" style="width:425.25pt;height:384pt" o:ole="" o:bordertopcolor="this" o:borderleftcolor="this" o:borderbottomcolor="this" o:borderrightcolor="this">
            <v:imagedata r:id="rId63" o:title=""/>
            <w10:bordertop type="single" width="12"/>
            <w10:borderleft type="single" width="12"/>
            <w10:borderbottom type="single" width="12"/>
            <w10:borderright type="single" width="12"/>
          </v:shape>
          <o:OLEObject Type="Embed" ProgID="Word.OpenDocumentText.12" ShapeID="_x0000_i1040" DrawAspect="Content" ObjectID="_1527949582" r:id="rId64"/>
        </w:object>
      </w:r>
    </w:p>
    <w:p w14:paraId="761DC313" w14:textId="6DAD323F"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0B16C6">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6B1C13" w:rsidRPr="006B1C13">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3227F645" w:rsidR="005E536D" w:rsidRDefault="00006D0C" w:rsidP="00DB3A94">
      <w:pPr>
        <w:pStyle w:val="Listaconvietas2"/>
        <w:rPr>
          <w:lang w:val="es-ES"/>
        </w:rPr>
      </w:pPr>
      <w:r>
        <w:rPr>
          <w:lang w:val="es-ES"/>
        </w:rPr>
        <w:t xml:space="preserve">Learning Anchor </w:t>
      </w:r>
    </w:p>
    <w:p w14:paraId="63AADF2E" w14:textId="421F8970" w:rsidR="00006D0C" w:rsidRPr="00DB3A94" w:rsidRDefault="00006D0C" w:rsidP="00DB3A94">
      <w:pPr>
        <w:pStyle w:val="Listaconvietas2"/>
        <w:rPr>
          <w:lang w:val="es-ES"/>
        </w:rPr>
      </w:pPr>
      <w:r w:rsidRPr="00DB3A94">
        <w:t xml:space="preserve">History Path </w:t>
      </w:r>
    </w:p>
    <w:p w14:paraId="5B7949C5" w14:textId="77777777" w:rsidR="00451DA4" w:rsidRDefault="002F5E3F" w:rsidP="00451DA4">
      <w:pPr>
        <w:pStyle w:val="Ttulo2"/>
        <w:numPr>
          <w:ilvl w:val="1"/>
          <w:numId w:val="1"/>
        </w:numPr>
      </w:pPr>
      <w:bookmarkStart w:id="158" w:name="_Toc451013012"/>
      <w:bookmarkStart w:id="159" w:name="_Toc453002206"/>
      <w:bookmarkStart w:id="160" w:name="_Toc454137084"/>
      <w:r>
        <w:t>T</w:t>
      </w:r>
      <w:r w:rsidR="00451DA4">
        <w:t>esauro</w:t>
      </w:r>
      <w:bookmarkEnd w:id="158"/>
      <w:bookmarkEnd w:id="159"/>
      <w:bookmarkEnd w:id="160"/>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r>
        <w:rPr>
          <w:i/>
        </w:rPr>
        <w:t>query</w:t>
      </w:r>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lastRenderedPageBreak/>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7C4B16">
        <w:rPr>
          <w:rStyle w:val="Refdenotaalpie"/>
        </w:rPr>
        <w:footnoteReference w:id="12"/>
      </w:r>
      <w:r w:rsidR="000C3809">
        <w:t>.</w:t>
      </w:r>
    </w:p>
    <w:p w14:paraId="64F24380" w14:textId="77777777" w:rsidR="000C3809" w:rsidRDefault="000C3809" w:rsidP="000C3809">
      <w:pPr>
        <w:pStyle w:val="Ttulo4"/>
      </w:pPr>
      <w:r>
        <w:t>Idea básica</w:t>
      </w:r>
    </w:p>
    <w:p w14:paraId="3D1461AA" w14:textId="57FC4376" w:rsidR="000C3809" w:rsidRDefault="000C3809" w:rsidP="009C23DF">
      <w:r>
        <w:t xml:space="preserve">La idea principal era extraer de un documento las palabras más relevantes. Estas palabras tendrían un ranking de relevancia dentro del documento. Además de ese ranking, las palabras eran añadidas a una consulta SPARQL contra un modelo RDF que contenía el tesauro. </w:t>
      </w:r>
      <w:r w:rsidR="007F78A4">
        <w:t>D</w:t>
      </w:r>
      <w:r>
        <w:t>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4EE85565" w:rsidR="009631D8" w:rsidRDefault="009631D8" w:rsidP="00DB3A94">
      <w:pPr>
        <w:pStyle w:val="Listaconvietas2"/>
      </w:pPr>
      <w:r>
        <w:t xml:space="preserve">Eliminación de espacios </w:t>
      </w:r>
      <w:r w:rsidR="00B464BD">
        <w:t>múltiples</w:t>
      </w:r>
    </w:p>
    <w:p w14:paraId="62E33BEA" w14:textId="77777777" w:rsidR="009631D8" w:rsidRPr="009631D8" w:rsidRDefault="009631D8" w:rsidP="00DB3A94">
      <w:pPr>
        <w:pStyle w:val="Listaconvietas2"/>
      </w:pPr>
      <w:r>
        <w:t xml:space="preserve">Filtrado de </w:t>
      </w:r>
      <w:r>
        <w:rPr>
          <w:i/>
        </w:rPr>
        <w:t>stopwords</w:t>
      </w:r>
      <w:r w:rsidRPr="007C4B16">
        <w:rPr>
          <w:rStyle w:val="Refdenotaalpie"/>
        </w:rPr>
        <w:footnoteReference w:id="13"/>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02306C"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02306C"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t>GEMET</w:t>
      </w:r>
    </w:p>
    <w:p w14:paraId="439C9A59" w14:textId="15F9BA54" w:rsidR="003C7ADF" w:rsidRDefault="000C3809" w:rsidP="009C23DF">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 xml:space="preserve">hesaurus es un tesauro multilenguaje desarrollado por la Agencia Europea de Medio Ambiente. Es una compilación de varios vocabularios multilenguaje. Tiene el objetivo de definir una terminología general para </w:t>
      </w:r>
      <w:r>
        <w:lastRenderedPageBreak/>
        <w:t>el camp</w:t>
      </w:r>
      <w:r w:rsidR="007F78A4">
        <w:t>o</w:t>
      </w:r>
      <w:r>
        <w:t xml:space="preserve"> del medio ambiente.</w:t>
      </w:r>
      <w:r w:rsidR="00011D83">
        <w:t xml:space="preserve"> </w:t>
      </w:r>
      <w:r>
        <w:t>La versión actual contiene 22 idiomas y contiene más de 6000 descriptores.</w:t>
      </w:r>
      <w:r w:rsidR="003C7ADF">
        <w:t xml:space="preserve"> Hace uso del modelo SKOS</w:t>
      </w:r>
      <w:r w:rsidR="003C7ADF" w:rsidRPr="007C4B16">
        <w:rPr>
          <w:rStyle w:val="Refdenotaalpi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El RDF o Resource Description Framework es una especificación del W3C</w:t>
      </w:r>
      <w:r w:rsidRPr="007C4B16">
        <w:rPr>
          <w:rStyle w:val="Refdenotaalpie"/>
        </w:rPr>
        <w:footnoteReference w:id="15"/>
      </w:r>
      <w:r w:rsidR="008E2B8A">
        <w:t>. Se utiliza como método general para descripción conceptual. Es parte clave también del LOD</w:t>
      </w:r>
      <w:r w:rsidR="008E2B8A" w:rsidRPr="007C4B16">
        <w:rPr>
          <w:rStyle w:val="Refdenotaalpi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60BEEDE5" w:rsidR="00743077" w:rsidRDefault="00743077" w:rsidP="004B2535">
      <w:pPr>
        <w:pStyle w:val="Listaconvietas2"/>
        <w:spacing w:before="0"/>
        <w:ind w:left="641" w:hanging="357"/>
      </w:pPr>
      <w:r w:rsidRPr="00DB3A94">
        <w:t>gemet-skoscore.rdf</w:t>
      </w:r>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020F6A">
        <w:t xml:space="preserve">Figura </w:t>
      </w:r>
      <w:r w:rsidR="00020F6A">
        <w:rPr>
          <w:noProof/>
        </w:rPr>
        <w:t>10</w:t>
      </w:r>
      <w:r w:rsidR="00020F6A">
        <w:t>: Extracto del fichero gemet-skoscore.rdf</w:t>
      </w:r>
      <w:r w:rsidR="003B1C16">
        <w:fldChar w:fldCharType="end"/>
      </w:r>
      <w:r w:rsidR="00334916">
        <w:t>.</w:t>
      </w:r>
    </w:p>
    <w:p w14:paraId="6B84CDB4" w14:textId="7EEFF5C0"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020F6A">
        <w:t xml:space="preserve">Figura </w:t>
      </w:r>
      <w:r w:rsidR="00020F6A">
        <w:rPr>
          <w:noProof/>
        </w:rPr>
        <w:t>11</w:t>
      </w:r>
      <w:r w:rsidR="00020F6A">
        <w:t>: Extracto del fichero gemet-backbone.rdf</w:t>
      </w:r>
      <w:r w:rsidR="003B1C16">
        <w:fldChar w:fldCharType="end"/>
      </w:r>
      <w:r w:rsidR="00334916">
        <w:t>.</w:t>
      </w:r>
    </w:p>
    <w:p w14:paraId="60D470F1" w14:textId="332A90C8" w:rsidR="00743077" w:rsidRDefault="00743077" w:rsidP="00DB3A94">
      <w:pPr>
        <w:pStyle w:val="Listaconvietas2"/>
      </w:pPr>
      <w:r w:rsidRPr="00DB3A94">
        <w:t>gemet-definitions-es.rdf</w:t>
      </w:r>
      <w:r w:rsidRPr="007C4B16">
        <w:rPr>
          <w:rStyle w:val="Refdenotaalpi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020F6A">
        <w:t xml:space="preserve">Figura </w:t>
      </w:r>
      <w:r w:rsidR="00020F6A">
        <w:rPr>
          <w:noProof/>
        </w:rPr>
        <w:t>12</w:t>
      </w:r>
      <w:r w:rsidR="00020F6A">
        <w:t>: Extracto del fichero gemet-definitions-es.rdf</w:t>
      </w:r>
      <w:r w:rsidR="003B1C16">
        <w:fldChar w:fldCharType="end"/>
      </w:r>
      <w:r w:rsidR="00334916">
        <w:t>.</w:t>
      </w:r>
    </w:p>
    <w:p w14:paraId="50FDC5CF" w14:textId="379FD62B"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B1C16">
        <w:fldChar w:fldCharType="begin"/>
      </w:r>
      <w:r w:rsidR="003B1C16">
        <w:instrText xml:space="preserve"> REF _Ref453957225 \h </w:instrText>
      </w:r>
      <w:r w:rsidR="003B1C16">
        <w:fldChar w:fldCharType="separate"/>
      </w:r>
      <w:r w:rsidR="00020F6A">
        <w:t xml:space="preserve">Figura </w:t>
      </w:r>
      <w:r w:rsidR="00020F6A">
        <w:rPr>
          <w:noProof/>
        </w:rPr>
        <w:t>13</w:t>
      </w:r>
      <w:r w:rsidR="00020F6A">
        <w:t>: Extracto del fichero gemet-groups-es.rdf</w:t>
      </w:r>
      <w:r w:rsidR="003B1C16">
        <w:fldChar w:fldCharType="end"/>
      </w:r>
      <w:r w:rsidR="00334916">
        <w:t>.</w:t>
      </w:r>
    </w:p>
    <w:p w14:paraId="1FE0B845" w14:textId="1BB80521" w:rsidR="001B5438" w:rsidRDefault="001B5438" w:rsidP="001B5438">
      <w:pPr>
        <w:pStyle w:val="Listaconvietas2"/>
        <w:numPr>
          <w:ilvl w:val="0"/>
          <w:numId w:val="0"/>
        </w:numPr>
        <w:ind w:left="643" w:hanging="360"/>
      </w:pPr>
    </w:p>
    <w:p w14:paraId="7DA98CB7" w14:textId="77777777" w:rsidR="001B5438" w:rsidRDefault="001B5438" w:rsidP="001B5438">
      <w:pPr>
        <w:pStyle w:val="Listaconvietas2"/>
        <w:numPr>
          <w:ilvl w:val="0"/>
          <w:numId w:val="0"/>
        </w:numPr>
        <w:ind w:left="643" w:hanging="360"/>
      </w:pPr>
    </w:p>
    <w:bookmarkStart w:id="161" w:name="_MON_1527360885"/>
    <w:bookmarkEnd w:id="161"/>
    <w:p w14:paraId="02EE5FD5" w14:textId="7EFEFCC9" w:rsidR="004C4DF2" w:rsidRDefault="003B1C16" w:rsidP="004C4DF2">
      <w:pPr>
        <w:pStyle w:val="Listaconvietas2"/>
        <w:keepNext/>
        <w:numPr>
          <w:ilvl w:val="0"/>
          <w:numId w:val="0"/>
        </w:numPr>
        <w:jc w:val="center"/>
      </w:pPr>
      <w:r>
        <w:object w:dxaOrig="8504" w:dyaOrig="5719" w14:anchorId="55D3DE4D">
          <v:shape id="_x0000_i1041" type="#_x0000_t75" style="width:414.75pt;height:287.25pt" o:ole="">
            <v:imagedata r:id="rId65" o:title=""/>
          </v:shape>
          <o:OLEObject Type="Embed" ProgID="Word.OpenDocumentText.12" ShapeID="_x0000_i1041" DrawAspect="Content" ObjectID="_1527949583" r:id="rId66"/>
        </w:object>
      </w:r>
      <w:bookmarkStart w:id="162" w:name="_Toc453684253"/>
      <w:bookmarkStart w:id="163" w:name="_Ref453346002"/>
    </w:p>
    <w:p w14:paraId="0EC74205" w14:textId="43D16B8D" w:rsidR="00EA3A59" w:rsidRDefault="004C4DF2" w:rsidP="004C4DF2">
      <w:pPr>
        <w:pStyle w:val="Descripcin"/>
        <w:jc w:val="center"/>
      </w:pPr>
      <w:bookmarkStart w:id="164" w:name="_Ref453957184"/>
      <w:bookmarkStart w:id="165" w:name="_Toc454030221"/>
      <w:bookmarkStart w:id="166" w:name="_Toc454137357"/>
      <w:r>
        <w:t xml:space="preserve">Figura </w:t>
      </w:r>
      <w:r>
        <w:fldChar w:fldCharType="begin"/>
      </w:r>
      <w:r>
        <w:instrText xml:space="preserve"> SEQ Figura \* ARABIC </w:instrText>
      </w:r>
      <w:r>
        <w:fldChar w:fldCharType="separate"/>
      </w:r>
      <w:r w:rsidR="00020F6A">
        <w:rPr>
          <w:noProof/>
        </w:rPr>
        <w:t>10</w:t>
      </w:r>
      <w:r>
        <w:fldChar w:fldCharType="end"/>
      </w:r>
      <w:r>
        <w:t>: Extracto del fichero gemet-skoscore.rdf</w:t>
      </w:r>
      <w:bookmarkEnd w:id="164"/>
      <w:bookmarkEnd w:id="165"/>
      <w:bookmarkEnd w:id="166"/>
    </w:p>
    <w:p w14:paraId="25C61956" w14:textId="77777777" w:rsidR="004C4DF2" w:rsidRPr="004C4DF2" w:rsidRDefault="004C4DF2" w:rsidP="004C4DF2"/>
    <w:bookmarkStart w:id="167" w:name="_MON_1527698538"/>
    <w:bookmarkEnd w:id="167"/>
    <w:p w14:paraId="5A781811" w14:textId="2C1CB0A8" w:rsidR="00EA3A59" w:rsidRDefault="007108FD" w:rsidP="004C4DF2">
      <w:pPr>
        <w:pStyle w:val="Descripcin"/>
        <w:keepNext/>
        <w:jc w:val="center"/>
      </w:pPr>
      <w:r>
        <w:object w:dxaOrig="8504" w:dyaOrig="7520" w14:anchorId="2ED7B908">
          <v:shape id="_x0000_i1050" type="#_x0000_t75" style="width:414.75pt;height:343.5pt" o:ole="">
            <v:imagedata r:id="rId67" o:title=""/>
          </v:shape>
          <o:OLEObject Type="Embed" ProgID="Word.OpenDocumentText.12" ShapeID="_x0000_i1050" DrawAspect="Content" ObjectID="_1527949584" r:id="rId68"/>
        </w:object>
      </w:r>
    </w:p>
    <w:p w14:paraId="4BAC16B4" w14:textId="1A82682A" w:rsidR="00334916" w:rsidRPr="00334916" w:rsidRDefault="00EA3A59" w:rsidP="004C4DF2">
      <w:pPr>
        <w:pStyle w:val="Descripcin"/>
        <w:jc w:val="center"/>
      </w:pPr>
      <w:bookmarkStart w:id="168" w:name="_Ref453957201"/>
      <w:bookmarkStart w:id="169" w:name="_Toc454030222"/>
      <w:bookmarkStart w:id="170" w:name="_Toc454137358"/>
      <w:r>
        <w:t xml:space="preserve">Figura </w:t>
      </w:r>
      <w:r>
        <w:fldChar w:fldCharType="begin"/>
      </w:r>
      <w:r>
        <w:instrText xml:space="preserve"> SEQ Figura \* ARABIC </w:instrText>
      </w:r>
      <w:r>
        <w:fldChar w:fldCharType="separate"/>
      </w:r>
      <w:r w:rsidR="00020F6A">
        <w:rPr>
          <w:noProof/>
        </w:rPr>
        <w:t>11</w:t>
      </w:r>
      <w:r>
        <w:fldChar w:fldCharType="end"/>
      </w:r>
      <w:r w:rsidR="004C4DF2">
        <w:t>: Extracto del fichero gemet-backbone.rdf</w:t>
      </w:r>
      <w:bookmarkEnd w:id="162"/>
      <w:bookmarkEnd w:id="163"/>
      <w:bookmarkEnd w:id="168"/>
      <w:bookmarkEnd w:id="169"/>
      <w:bookmarkEnd w:id="170"/>
    </w:p>
    <w:bookmarkStart w:id="171" w:name="_MON_1527087779"/>
    <w:bookmarkEnd w:id="171"/>
    <w:p w14:paraId="23EFCA90" w14:textId="68451E33" w:rsidR="00334916" w:rsidRDefault="001B5438" w:rsidP="00834FFF">
      <w:pPr>
        <w:keepNext/>
        <w:spacing w:after="0"/>
      </w:pPr>
      <w:r>
        <w:object w:dxaOrig="8504" w:dyaOrig="4297" w14:anchorId="01722851">
          <v:shape id="_x0000_i1043" type="#_x0000_t75" style="width:426pt;height:214.5pt" o:ole="">
            <v:imagedata r:id="rId69" o:title=""/>
          </v:shape>
          <o:OLEObject Type="Embed" ProgID="Word.OpenDocumentText.12" ShapeID="_x0000_i1043" DrawAspect="Content" ObjectID="_1527949585" r:id="rId70"/>
        </w:object>
      </w:r>
    </w:p>
    <w:p w14:paraId="413AC19E" w14:textId="0AA9AC16" w:rsidR="00334916" w:rsidRDefault="00334916" w:rsidP="00334916">
      <w:pPr>
        <w:pStyle w:val="Descripcin"/>
        <w:jc w:val="center"/>
      </w:pPr>
      <w:bookmarkStart w:id="172" w:name="_Toc453684255"/>
      <w:bookmarkStart w:id="173" w:name="_Ref453346010"/>
      <w:bookmarkStart w:id="174" w:name="_Ref453957217"/>
      <w:bookmarkStart w:id="175" w:name="_Toc454030223"/>
      <w:bookmarkStart w:id="176" w:name="_Toc454137359"/>
      <w:r>
        <w:t xml:space="preserve">Figura </w:t>
      </w:r>
      <w:r>
        <w:fldChar w:fldCharType="begin"/>
      </w:r>
      <w:r>
        <w:instrText xml:space="preserve"> SEQ Figura \* ARABIC </w:instrText>
      </w:r>
      <w:r>
        <w:fldChar w:fldCharType="separate"/>
      </w:r>
      <w:r w:rsidR="00020F6A">
        <w:rPr>
          <w:noProof/>
        </w:rPr>
        <w:t>12</w:t>
      </w:r>
      <w:bookmarkEnd w:id="172"/>
      <w:r>
        <w:fldChar w:fldCharType="end"/>
      </w:r>
      <w:bookmarkEnd w:id="173"/>
      <w:r w:rsidR="004C4DF2">
        <w:t>: Extracto del fichero</w:t>
      </w:r>
      <w:r w:rsidR="00D22140">
        <w:t xml:space="preserve"> </w:t>
      </w:r>
      <w:r w:rsidR="004C4DF2">
        <w:t>gemet-definitions-es.rdf</w:t>
      </w:r>
      <w:bookmarkEnd w:id="174"/>
      <w:bookmarkEnd w:id="175"/>
      <w:bookmarkEnd w:id="176"/>
    </w:p>
    <w:bookmarkStart w:id="177" w:name="_MON_1527087833"/>
    <w:bookmarkEnd w:id="177"/>
    <w:p w14:paraId="776B87B4" w14:textId="01EC28AC" w:rsidR="00334916" w:rsidRDefault="004C4DF2" w:rsidP="00834FFF">
      <w:pPr>
        <w:keepNext/>
        <w:spacing w:after="0"/>
      </w:pPr>
      <w:r>
        <w:object w:dxaOrig="8504" w:dyaOrig="5908" w14:anchorId="13816054">
          <v:shape id="_x0000_i1044" type="#_x0000_t75" style="width:426pt;height:294.75pt" o:ole="">
            <v:imagedata r:id="rId71" o:title=""/>
          </v:shape>
          <o:OLEObject Type="Embed" ProgID="Word.OpenDocumentText.12" ShapeID="_x0000_i1044" DrawAspect="Content" ObjectID="_1527949586" r:id="rId72"/>
        </w:object>
      </w:r>
    </w:p>
    <w:p w14:paraId="7341FD06" w14:textId="26760E69" w:rsidR="00334916" w:rsidRDefault="00334916" w:rsidP="00334916">
      <w:pPr>
        <w:pStyle w:val="Descripcin"/>
        <w:jc w:val="center"/>
      </w:pPr>
      <w:bookmarkStart w:id="178" w:name="_Toc453684256"/>
      <w:bookmarkStart w:id="179" w:name="_Ref453346013"/>
      <w:bookmarkStart w:id="180" w:name="_Ref453957225"/>
      <w:bookmarkStart w:id="181" w:name="_Toc454030224"/>
      <w:bookmarkStart w:id="182" w:name="_Toc454137360"/>
      <w:r>
        <w:t xml:space="preserve">Figura </w:t>
      </w:r>
      <w:r>
        <w:fldChar w:fldCharType="begin"/>
      </w:r>
      <w:r>
        <w:instrText xml:space="preserve"> SEQ Figura \* ARABIC </w:instrText>
      </w:r>
      <w:r>
        <w:fldChar w:fldCharType="separate"/>
      </w:r>
      <w:r w:rsidR="00020F6A">
        <w:rPr>
          <w:noProof/>
        </w:rPr>
        <w:t>13</w:t>
      </w:r>
      <w:bookmarkEnd w:id="178"/>
      <w:r>
        <w:fldChar w:fldCharType="end"/>
      </w:r>
      <w:bookmarkEnd w:id="179"/>
      <w:r w:rsidR="004C4DF2">
        <w:t>: Extracto del fichero gemet-groups-es.rdf</w:t>
      </w:r>
      <w:bookmarkEnd w:id="180"/>
      <w:bookmarkEnd w:id="181"/>
      <w:bookmarkEnd w:id="182"/>
    </w:p>
    <w:p w14:paraId="2784CCBB" w14:textId="7B75ADAC" w:rsidR="00E1693F" w:rsidRDefault="00E1693F" w:rsidP="00E1693F"/>
    <w:p w14:paraId="6C948F80" w14:textId="15A9B284" w:rsidR="00E1693F" w:rsidRDefault="00E1693F" w:rsidP="00E1693F"/>
    <w:p w14:paraId="2A323ADC" w14:textId="24CF38ED" w:rsidR="00E1693F" w:rsidRDefault="00E1693F" w:rsidP="00E1693F"/>
    <w:p w14:paraId="3CC7A89A" w14:textId="1CD757AD" w:rsidR="00E1693F" w:rsidRDefault="00E1693F" w:rsidP="00E1693F"/>
    <w:p w14:paraId="38141369" w14:textId="77777777" w:rsidR="00013076" w:rsidRDefault="00013076" w:rsidP="00013076">
      <w:r>
        <w:t>   </w:t>
      </w:r>
    </w:p>
    <w:p w14:paraId="006800EC" w14:textId="77777777" w:rsidR="00013076" w:rsidRDefault="00013076" w:rsidP="00013076">
      <w:r>
        <w:t>   </w:t>
      </w:r>
    </w:p>
    <w:p w14:paraId="6B2A611C" w14:textId="77777777" w:rsidR="00013076" w:rsidRDefault="00013076" w:rsidP="00013076">
      <w:r>
        <w:t>   </w:t>
      </w:r>
    </w:p>
    <w:p w14:paraId="1FB5416F" w14:textId="77777777" w:rsidR="00013076" w:rsidRDefault="00013076" w:rsidP="00013076">
      <w:r>
        <w:lastRenderedPageBreak/>
        <w:t>   </w:t>
      </w:r>
    </w:p>
    <w:p w14:paraId="0C4B388E" w14:textId="532A9CEA" w:rsidR="00E1693F" w:rsidRDefault="00E1693F" w:rsidP="00E1693F">
      <w:bookmarkStart w:id="183" w:name="_GoBack"/>
      <w:bookmarkEnd w:id="183"/>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1F158168" w:rsidR="0088308C" w:rsidRDefault="008544DF" w:rsidP="00EF5C01">
      <w:r>
        <w:t xml:space="preserve">En la </w:t>
      </w:r>
      <w:r w:rsidR="003B1C16">
        <w:fldChar w:fldCharType="begin"/>
      </w:r>
      <w:r w:rsidR="003B1C16">
        <w:instrText xml:space="preserve"> REF _Ref453957269 \h </w:instrText>
      </w:r>
      <w:r w:rsidR="003B1C16">
        <w:fldChar w:fldCharType="separate"/>
      </w:r>
      <w:r w:rsidR="00020F6A">
        <w:t xml:space="preserve">Figura </w:t>
      </w:r>
      <w:r w:rsidR="00020F6A">
        <w:rPr>
          <w:noProof/>
        </w:rPr>
        <w:t>14</w:t>
      </w:r>
      <w:r w:rsidR="00020F6A">
        <w:t>: Consulta SPARQL</w:t>
      </w:r>
      <w:r w:rsidR="003B1C16">
        <w:fldChar w:fldCharType="end"/>
      </w:r>
      <w:r>
        <w:t xml:space="preserve"> se puede ver la consulta SPARQL que se realiza al tesauro.</w:t>
      </w:r>
    </w:p>
    <w:bookmarkStart w:id="184" w:name="_MON_1527156305"/>
    <w:bookmarkEnd w:id="184"/>
    <w:p w14:paraId="79BEA042" w14:textId="77777777" w:rsidR="008544DF" w:rsidRDefault="008544DF" w:rsidP="00834FFF">
      <w:pPr>
        <w:keepNext/>
      </w:pPr>
      <w:r>
        <w:object w:dxaOrig="8504" w:dyaOrig="2039" w14:anchorId="65593322">
          <v:shape id="_x0000_i1045" type="#_x0000_t75" style="width:426pt;height:102pt" o:ole="">
            <v:imagedata r:id="rId73" o:title=""/>
          </v:shape>
          <o:OLEObject Type="Embed" ProgID="Word.OpenDocumentText.12" ShapeID="_x0000_i1045" DrawAspect="Content" ObjectID="_1527949587" r:id="rId74"/>
        </w:object>
      </w:r>
    </w:p>
    <w:p w14:paraId="2117072E" w14:textId="101F4821" w:rsidR="009631D8" w:rsidRDefault="008544DF" w:rsidP="008544DF">
      <w:pPr>
        <w:pStyle w:val="Descripcin"/>
        <w:jc w:val="center"/>
      </w:pPr>
      <w:bookmarkStart w:id="185" w:name="_Toc453684257"/>
      <w:bookmarkStart w:id="186" w:name="_Ref453414612"/>
      <w:bookmarkStart w:id="187" w:name="_Ref453957269"/>
      <w:bookmarkStart w:id="188" w:name="_Toc454030225"/>
      <w:bookmarkStart w:id="189" w:name="_Toc454137361"/>
      <w:r>
        <w:t xml:space="preserve">Figura </w:t>
      </w:r>
      <w:r>
        <w:fldChar w:fldCharType="begin"/>
      </w:r>
      <w:r>
        <w:instrText xml:space="preserve"> SEQ Figura \* ARABIC </w:instrText>
      </w:r>
      <w:r>
        <w:fldChar w:fldCharType="separate"/>
      </w:r>
      <w:r w:rsidR="00020F6A">
        <w:rPr>
          <w:noProof/>
        </w:rPr>
        <w:t>14</w:t>
      </w:r>
      <w:bookmarkEnd w:id="185"/>
      <w:r>
        <w:fldChar w:fldCharType="end"/>
      </w:r>
      <w:bookmarkEnd w:id="186"/>
      <w:r w:rsidR="004C4DF2">
        <w:t>: Consulta SPARQL</w:t>
      </w:r>
      <w:bookmarkEnd w:id="187"/>
      <w:bookmarkEnd w:id="188"/>
      <w:bookmarkEnd w:id="189"/>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90" w:name="_Toc453002207"/>
      <w:bookmarkStart w:id="191" w:name="_Toc454137085"/>
      <w:r>
        <w:t>Modificaciones extra</w:t>
      </w:r>
      <w:bookmarkEnd w:id="190"/>
      <w:bookmarkEnd w:id="191"/>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7D14DB94"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020F6A">
        <w:t xml:space="preserve">Figura </w:t>
      </w:r>
      <w:r w:rsidR="00020F6A">
        <w:rPr>
          <w:noProof/>
        </w:rPr>
        <w:t>15</w:t>
      </w:r>
      <w:r w:rsidR="00020F6A">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92" w:name="_MON_1527148988"/>
    <w:bookmarkEnd w:id="192"/>
    <w:p w14:paraId="732ECD96" w14:textId="6B4092E0" w:rsidR="00CF76C8" w:rsidRDefault="00096715" w:rsidP="00834FFF">
      <w:pPr>
        <w:keepNext/>
        <w:jc w:val="center"/>
      </w:pPr>
      <w:r>
        <w:object w:dxaOrig="8504" w:dyaOrig="1359" w14:anchorId="2A0B82AC">
          <v:shape id="_x0000_i1046" type="#_x0000_t75" style="width:468.75pt;height:73.5pt" o:ole="">
            <v:imagedata r:id="rId75" o:title=""/>
          </v:shape>
          <o:OLEObject Type="Embed" ProgID="Word.OpenDocumentText.12" ShapeID="_x0000_i1046" DrawAspect="Content" ObjectID="_1527949588" r:id="rId76"/>
        </w:object>
      </w:r>
    </w:p>
    <w:p w14:paraId="6591F56A" w14:textId="191E24CD" w:rsidR="000465D2" w:rsidRDefault="00CF76C8" w:rsidP="00CF76C8">
      <w:pPr>
        <w:pStyle w:val="Descripcin"/>
        <w:jc w:val="center"/>
      </w:pPr>
      <w:bookmarkStart w:id="193" w:name="_Toc453684258"/>
      <w:bookmarkStart w:id="194" w:name="_Ref453407224"/>
      <w:bookmarkStart w:id="195" w:name="_Ref453957308"/>
      <w:bookmarkStart w:id="196" w:name="_Toc454030226"/>
      <w:bookmarkStart w:id="197" w:name="_Toc454137362"/>
      <w:r>
        <w:t xml:space="preserve">Figura </w:t>
      </w:r>
      <w:r>
        <w:fldChar w:fldCharType="begin"/>
      </w:r>
      <w:r>
        <w:instrText xml:space="preserve"> SEQ Figura \* ARABIC </w:instrText>
      </w:r>
      <w:r>
        <w:fldChar w:fldCharType="separate"/>
      </w:r>
      <w:r w:rsidR="00020F6A">
        <w:rPr>
          <w:noProof/>
        </w:rPr>
        <w:t>15</w:t>
      </w:r>
      <w:bookmarkEnd w:id="193"/>
      <w:r>
        <w:fldChar w:fldCharType="end"/>
      </w:r>
      <w:bookmarkEnd w:id="194"/>
      <w:r w:rsidR="00F25BCC">
        <w:t>: Fichero robots.txt</w:t>
      </w:r>
      <w:bookmarkEnd w:id="195"/>
      <w:bookmarkEnd w:id="196"/>
      <w:bookmarkEnd w:id="197"/>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lastRenderedPageBreak/>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t>Acelerando la fase de fetch</w:t>
      </w:r>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realizar la fase de </w:t>
      </w:r>
      <w:r w:rsidR="00CA5ACD">
        <w:rPr>
          <w:i/>
        </w:rPr>
        <w:t>fetch</w:t>
      </w:r>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98" w:name="_Toc451013013"/>
      <w:bookmarkStart w:id="199" w:name="_Toc453002208"/>
      <w:bookmarkStart w:id="200" w:name="_Toc454137086"/>
      <w:r>
        <w:lastRenderedPageBreak/>
        <w:t>Resultados</w:t>
      </w:r>
      <w:bookmarkEnd w:id="198"/>
      <w:bookmarkEnd w:id="199"/>
      <w:bookmarkEnd w:id="200"/>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201" w:name="_Toc454137087"/>
      <w:r>
        <w:t>Ejemplo de ejecución</w:t>
      </w:r>
      <w:bookmarkEnd w:id="201"/>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77" w:history="1">
        <w:r w:rsidR="00011D83" w:rsidRPr="00011D83">
          <w:rPr>
            <w:rStyle w:val="Hipervnculo"/>
          </w:rPr>
          <w:t>http://www.idee.es</w:t>
        </w:r>
        <w:r w:rsidR="00011D83" w:rsidRPr="003F4470">
          <w:rPr>
            <w:rStyle w:val="Hipervnculo"/>
          </w:rPr>
          <w:t>)</w:t>
        </w:r>
      </w:hyperlink>
      <w:r w:rsidR="00C311E3">
        <w:t>.</w:t>
      </w:r>
      <w:r w:rsidR="00011D83">
        <w:t xml:space="preserve"> </w:t>
      </w:r>
      <w:r w:rsidR="00C311E3">
        <w:t>Se inició GeoCrawler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12937404" w:rsidR="00BB4D3C" w:rsidRDefault="00BB4D3C" w:rsidP="002E616A">
      <w:r>
        <w:t xml:space="preserve">En </w:t>
      </w:r>
      <w:r w:rsidR="003C6997">
        <w:t xml:space="preserve">la figura inferior </w:t>
      </w:r>
      <w:r>
        <w:t>se puede ver una captura de la carpeta de salida de GeoCrawler con la cantidad de elementos recuperados.</w:t>
      </w:r>
    </w:p>
    <w:p w14:paraId="10F3B4A7" w14:textId="77777777" w:rsidR="00E92A92" w:rsidRDefault="00011D83" w:rsidP="00096715">
      <w:pPr>
        <w:keepNext/>
        <w:jc w:val="left"/>
      </w:pPr>
      <w:r w:rsidRPr="00096715">
        <w:rPr>
          <w:noProof/>
          <w:bdr w:val="single" w:sz="12" w:space="0" w:color="auto"/>
          <w:lang w:val="es-ES" w:eastAsia="es-ES"/>
        </w:rPr>
        <w:drawing>
          <wp:inline distT="0" distB="0" distL="0" distR="0" wp14:anchorId="3161EEEF" wp14:editId="1634B7F1">
            <wp:extent cx="5143500" cy="3472180"/>
            <wp:effectExtent l="0" t="0" r="0" b="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78">
                      <a:extLst>
                        <a:ext uri="{28A0092B-C50C-407E-A947-70E740481C1C}">
                          <a14:useLocalDpi xmlns:a14="http://schemas.microsoft.com/office/drawing/2010/main" val="0"/>
                        </a:ext>
                      </a:extLst>
                    </a:blip>
                    <a:stretch>
                      <a:fillRect/>
                    </a:stretch>
                  </pic:blipFill>
                  <pic:spPr>
                    <a:xfrm>
                      <a:off x="0" y="0"/>
                      <a:ext cx="5144014" cy="3472527"/>
                    </a:xfrm>
                    <a:prstGeom prst="rect">
                      <a:avLst/>
                    </a:prstGeom>
                  </pic:spPr>
                </pic:pic>
              </a:graphicData>
            </a:graphic>
          </wp:inline>
        </w:drawing>
      </w:r>
    </w:p>
    <w:p w14:paraId="7C61765D" w14:textId="438C757F" w:rsidR="00011D83" w:rsidRDefault="00E92A92" w:rsidP="00E92A92">
      <w:pPr>
        <w:pStyle w:val="Descripcin"/>
      </w:pPr>
      <w:bookmarkStart w:id="202" w:name="_Toc454030227"/>
      <w:bookmarkStart w:id="203" w:name="_Toc454137363"/>
      <w:r>
        <w:t xml:space="preserve">Figura </w:t>
      </w:r>
      <w:r>
        <w:fldChar w:fldCharType="begin"/>
      </w:r>
      <w:r>
        <w:instrText xml:space="preserve"> SEQ Figura \* ARABIC </w:instrText>
      </w:r>
      <w:r>
        <w:fldChar w:fldCharType="separate"/>
      </w:r>
      <w:r w:rsidR="00020F6A">
        <w:rPr>
          <w:noProof/>
        </w:rPr>
        <w:t>16</w:t>
      </w:r>
      <w:r>
        <w:fldChar w:fldCharType="end"/>
      </w:r>
      <w:r>
        <w:t>: Carpeta con los ficheros recopilados</w:t>
      </w:r>
      <w:bookmarkEnd w:id="202"/>
      <w:bookmarkEnd w:id="203"/>
    </w:p>
    <w:p w14:paraId="6112711B" w14:textId="6B1078BB" w:rsidR="00BB4D3C" w:rsidRDefault="00BB4D3C" w:rsidP="002E616A"/>
    <w:p w14:paraId="00ED9C9D" w14:textId="6F3029CF" w:rsidR="003A31B9" w:rsidRDefault="0038627D" w:rsidP="003A31B9">
      <w:pPr>
        <w:pStyle w:val="Ttulo2"/>
        <w:numPr>
          <w:ilvl w:val="1"/>
          <w:numId w:val="1"/>
        </w:numPr>
      </w:pPr>
      <w:bookmarkStart w:id="204" w:name="_Toc454137088"/>
      <w:r>
        <w:lastRenderedPageBreak/>
        <w:t>Problemas encontrados</w:t>
      </w:r>
      <w:bookmarkEnd w:id="204"/>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2B336F74"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020F6A">
        <w:t xml:space="preserve">Figura </w:t>
      </w:r>
      <w:r w:rsidR="00020F6A">
        <w:rPr>
          <w:noProof/>
        </w:rPr>
        <w:t>17</w:t>
      </w:r>
      <w:r>
        <w:fldChar w:fldCharType="end"/>
      </w:r>
      <w:r>
        <w:t xml:space="preserve">, </w:t>
      </w:r>
      <w:r>
        <w:fldChar w:fldCharType="begin"/>
      </w:r>
      <w:r>
        <w:instrText xml:space="preserve"> REF _Ref453669946 \h </w:instrText>
      </w:r>
      <w:r>
        <w:fldChar w:fldCharType="separate"/>
      </w:r>
      <w:r w:rsidR="00020F6A">
        <w:t xml:space="preserve">Figura </w:t>
      </w:r>
      <w:r w:rsidR="00020F6A">
        <w:rPr>
          <w:noProof/>
        </w:rPr>
        <w:t>19</w:t>
      </w:r>
      <w:r>
        <w:fldChar w:fldCharType="end"/>
      </w:r>
      <w:r>
        <w:t xml:space="preserve">) o errores en el DNS (ver </w:t>
      </w:r>
      <w:r>
        <w:fldChar w:fldCharType="begin"/>
      </w:r>
      <w:r>
        <w:instrText xml:space="preserve"> REF _Ref453669970 \h </w:instrText>
      </w:r>
      <w:r>
        <w:fldChar w:fldCharType="separate"/>
      </w:r>
      <w:r w:rsidR="00020F6A">
        <w:t xml:space="preserve">Figura </w:t>
      </w:r>
      <w:r w:rsidR="00020F6A">
        <w:rPr>
          <w:noProof/>
        </w:rPr>
        <w:t>18</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72044DE6" wp14:editId="3F7A623C">
            <wp:extent cx="4263656" cy="1752316"/>
            <wp:effectExtent l="0" t="0" r="381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79">
                      <a:extLst>
                        <a:ext uri="{28A0092B-C50C-407E-A947-70E740481C1C}">
                          <a14:useLocalDpi xmlns:a14="http://schemas.microsoft.com/office/drawing/2010/main" val="0"/>
                        </a:ext>
                      </a:extLst>
                    </a:blip>
                    <a:stretch>
                      <a:fillRect/>
                    </a:stretch>
                  </pic:blipFill>
                  <pic:spPr>
                    <a:xfrm>
                      <a:off x="0" y="0"/>
                      <a:ext cx="4265681" cy="1753148"/>
                    </a:xfrm>
                    <a:prstGeom prst="rect">
                      <a:avLst/>
                    </a:prstGeom>
                  </pic:spPr>
                </pic:pic>
              </a:graphicData>
            </a:graphic>
          </wp:inline>
        </w:drawing>
      </w:r>
    </w:p>
    <w:p w14:paraId="17D25FCD" w14:textId="4FBBAC19" w:rsidR="00B85C76" w:rsidRDefault="00B85C76" w:rsidP="00B85C76">
      <w:pPr>
        <w:pStyle w:val="Descripcin"/>
        <w:jc w:val="center"/>
      </w:pPr>
      <w:bookmarkStart w:id="205" w:name="_Toc453684260"/>
      <w:bookmarkStart w:id="206" w:name="_Ref453669938"/>
      <w:bookmarkStart w:id="207" w:name="_Toc454030228"/>
      <w:bookmarkStart w:id="208" w:name="_Toc454137364"/>
      <w:r>
        <w:t xml:space="preserve">Figura </w:t>
      </w:r>
      <w:r>
        <w:fldChar w:fldCharType="begin"/>
      </w:r>
      <w:r>
        <w:instrText xml:space="preserve"> SEQ Figura \* ARABIC </w:instrText>
      </w:r>
      <w:r>
        <w:fldChar w:fldCharType="separate"/>
      </w:r>
      <w:r w:rsidR="00020F6A">
        <w:rPr>
          <w:noProof/>
        </w:rPr>
        <w:t>17</w:t>
      </w:r>
      <w:bookmarkEnd w:id="205"/>
      <w:r>
        <w:fldChar w:fldCharType="end"/>
      </w:r>
      <w:bookmarkEnd w:id="206"/>
      <w:r w:rsidR="00E92A92">
        <w:t>: Ejemplo de error 404</w:t>
      </w:r>
      <w:bookmarkEnd w:id="207"/>
      <w:bookmarkEnd w:id="208"/>
    </w:p>
    <w:p w14:paraId="7D688E20"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546562F5" wp14:editId="6E80ADCE">
            <wp:extent cx="5103628" cy="2573195"/>
            <wp:effectExtent l="0" t="0" r="190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0">
                      <a:extLst>
                        <a:ext uri="{28A0092B-C50C-407E-A947-70E740481C1C}">
                          <a14:useLocalDpi xmlns:a14="http://schemas.microsoft.com/office/drawing/2010/main" val="0"/>
                        </a:ext>
                      </a:extLst>
                    </a:blip>
                    <a:stretch>
                      <a:fillRect/>
                    </a:stretch>
                  </pic:blipFill>
                  <pic:spPr>
                    <a:xfrm>
                      <a:off x="0" y="0"/>
                      <a:ext cx="5108565" cy="2575684"/>
                    </a:xfrm>
                    <a:prstGeom prst="rect">
                      <a:avLst/>
                    </a:prstGeom>
                  </pic:spPr>
                </pic:pic>
              </a:graphicData>
            </a:graphic>
          </wp:inline>
        </w:drawing>
      </w:r>
    </w:p>
    <w:p w14:paraId="2F214C8D" w14:textId="3C021DFF" w:rsidR="00B85C76" w:rsidRDefault="00B85C76" w:rsidP="00B85C76">
      <w:pPr>
        <w:pStyle w:val="Descripcin"/>
        <w:jc w:val="center"/>
      </w:pPr>
      <w:bookmarkStart w:id="209" w:name="_Toc453684261"/>
      <w:bookmarkStart w:id="210" w:name="_Ref453669970"/>
      <w:bookmarkStart w:id="211" w:name="_Toc454030229"/>
      <w:bookmarkStart w:id="212" w:name="_Toc454137365"/>
      <w:r>
        <w:t xml:space="preserve">Figura </w:t>
      </w:r>
      <w:r>
        <w:fldChar w:fldCharType="begin"/>
      </w:r>
      <w:r>
        <w:instrText xml:space="preserve"> SEQ Figura \* ARABIC </w:instrText>
      </w:r>
      <w:r>
        <w:fldChar w:fldCharType="separate"/>
      </w:r>
      <w:r w:rsidR="00020F6A">
        <w:rPr>
          <w:noProof/>
        </w:rPr>
        <w:t>18</w:t>
      </w:r>
      <w:bookmarkEnd w:id="209"/>
      <w:r>
        <w:fldChar w:fldCharType="end"/>
      </w:r>
      <w:bookmarkEnd w:id="210"/>
      <w:r w:rsidR="00E92A92">
        <w:t>: Ejemplo de sitio inaccesible</w:t>
      </w:r>
      <w:bookmarkEnd w:id="211"/>
      <w:bookmarkEnd w:id="212"/>
    </w:p>
    <w:p w14:paraId="0892C3FF" w14:textId="77777777" w:rsidR="00B85C76" w:rsidRDefault="00B85C76" w:rsidP="00B85C76">
      <w:pPr>
        <w:keepNext/>
        <w:spacing w:after="0"/>
        <w:jc w:val="center"/>
      </w:pPr>
      <w:r w:rsidRPr="00096715">
        <w:rPr>
          <w:noProof/>
          <w:bdr w:val="single" w:sz="12" w:space="0" w:color="auto"/>
          <w:lang w:val="es-ES" w:eastAsia="es-ES"/>
        </w:rPr>
        <w:lastRenderedPageBreak/>
        <w:drawing>
          <wp:inline distT="0" distB="0" distL="0" distR="0" wp14:anchorId="683D5239" wp14:editId="535D143B">
            <wp:extent cx="4805916" cy="160319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1">
                      <a:extLst>
                        <a:ext uri="{28A0092B-C50C-407E-A947-70E740481C1C}">
                          <a14:useLocalDpi xmlns:a14="http://schemas.microsoft.com/office/drawing/2010/main" val="0"/>
                        </a:ext>
                      </a:extLst>
                    </a:blip>
                    <a:srcRect b="25460"/>
                    <a:stretch/>
                  </pic:blipFill>
                  <pic:spPr bwMode="auto">
                    <a:xfrm>
                      <a:off x="0" y="0"/>
                      <a:ext cx="4817335" cy="1607002"/>
                    </a:xfrm>
                    <a:prstGeom prst="rect">
                      <a:avLst/>
                    </a:prstGeom>
                    <a:ln>
                      <a:noFill/>
                    </a:ln>
                    <a:extLst>
                      <a:ext uri="{53640926-AAD7-44D8-BBD7-CCE9431645EC}">
                        <a14:shadowObscured xmlns:a14="http://schemas.microsoft.com/office/drawing/2010/main"/>
                      </a:ext>
                    </a:extLst>
                  </pic:spPr>
                </pic:pic>
              </a:graphicData>
            </a:graphic>
          </wp:inline>
        </w:drawing>
      </w:r>
    </w:p>
    <w:p w14:paraId="227CB59D" w14:textId="1C06EA32" w:rsidR="00B85C76" w:rsidRDefault="00B85C76" w:rsidP="00B85C76">
      <w:pPr>
        <w:pStyle w:val="Descripcin"/>
        <w:jc w:val="center"/>
      </w:pPr>
      <w:bookmarkStart w:id="213" w:name="_Toc453684262"/>
      <w:bookmarkStart w:id="214" w:name="_Ref453669946"/>
      <w:bookmarkStart w:id="215" w:name="_Toc454030230"/>
      <w:bookmarkStart w:id="216" w:name="_Toc454137366"/>
      <w:r>
        <w:t xml:space="preserve">Figura </w:t>
      </w:r>
      <w:r>
        <w:fldChar w:fldCharType="begin"/>
      </w:r>
      <w:r>
        <w:instrText xml:space="preserve"> SEQ Figura \* ARABIC </w:instrText>
      </w:r>
      <w:r>
        <w:fldChar w:fldCharType="separate"/>
      </w:r>
      <w:r w:rsidR="00020F6A">
        <w:rPr>
          <w:noProof/>
        </w:rPr>
        <w:t>19</w:t>
      </w:r>
      <w:bookmarkEnd w:id="213"/>
      <w:r>
        <w:fldChar w:fldCharType="end"/>
      </w:r>
      <w:bookmarkEnd w:id="214"/>
      <w:r w:rsidR="00E92A92">
        <w:t>: Ejemplo de error 400</w:t>
      </w:r>
      <w:bookmarkEnd w:id="215"/>
      <w:bookmarkEnd w:id="216"/>
    </w:p>
    <w:p w14:paraId="429A727C" w14:textId="1E013EC0" w:rsidR="0002306C" w:rsidRDefault="0002306C" w:rsidP="0002306C">
      <w:pPr>
        <w:pStyle w:val="Style1"/>
      </w:pPr>
      <w:r>
        <w:lastRenderedPageBreak/>
        <w:t>Gestión</w:t>
      </w:r>
    </w:p>
    <w:p w14:paraId="08ED6DE2" w14:textId="3E68191E" w:rsidR="00910F25" w:rsidRDefault="00910F25" w:rsidP="00910F25">
      <w:r>
        <w:t>El proyecto ha estado dividido en iteraciones de unas dos semanas cada una. Al principio de cada iteración se marcaban unos objetivos a realizar durante el periodo. Al final de la iteración se repasaban los objetivos. Se comprobaba si se habían cumplido o no. Si se habían cumplido se diseñaba una nueva iteración con nuevas tareas. Si no se habían cumplido todos se diseñaba también una nueva iteración con las tareas no realizadas y algunas nuevas.</w:t>
      </w:r>
    </w:p>
    <w:p w14:paraId="3A986A2E" w14:textId="13D869C8" w:rsidR="00910F25" w:rsidRDefault="00910F25" w:rsidP="00910F25">
      <w:r>
        <w:t xml:space="preserve">Se han utilizado las </w:t>
      </w:r>
      <w:r>
        <w:rPr>
          <w:i/>
        </w:rPr>
        <w:t>issues</w:t>
      </w:r>
      <w:r>
        <w:t xml:space="preserve"> y </w:t>
      </w:r>
      <w:r>
        <w:rPr>
          <w:i/>
        </w:rPr>
        <w:t>milestones</w:t>
      </w:r>
      <w:r>
        <w:t xml:space="preserve"> de </w:t>
      </w:r>
      <w:r w:rsidR="00CD2403">
        <w:t xml:space="preserve">GitHub como herramienta de organización durante las iteraciones. Por cada tarea se creaba un </w:t>
      </w:r>
      <w:r w:rsidR="00CD2403">
        <w:rPr>
          <w:i/>
        </w:rPr>
        <w:t>issue</w:t>
      </w:r>
      <w:r w:rsidR="00CD2403">
        <w:t xml:space="preserve"> y por cada iteración se creaba un </w:t>
      </w:r>
      <w:r w:rsidR="00CD2403">
        <w:rPr>
          <w:i/>
        </w:rPr>
        <w:t>milestone</w:t>
      </w:r>
      <w:r w:rsidR="00CD2403">
        <w:t>.</w:t>
      </w:r>
    </w:p>
    <w:p w14:paraId="705EDED7" w14:textId="0AE67F3D" w:rsidR="00CD2403" w:rsidRDefault="00CD2403" w:rsidP="00910F25">
      <w:r>
        <w:t>Las dos primeras iteraciones estuvieron dedicadas a documentarse sobre el problema a abordar. Las siguientes iteraciones hasta finales de mayo estuvieron dedicadas al diseño e implementación de las tareas. Las iteraciones finales se han dedicado a realizar pruebas y ajustes en la versión y final y a la realización de esta memoria.</w:t>
      </w:r>
    </w:p>
    <w:p w14:paraId="47ABF444" w14:textId="38CEC11B" w:rsidR="00CD2403" w:rsidRPr="00CD2403" w:rsidRDefault="00CD2403" w:rsidP="00910F25">
      <w:r>
        <w:t>Se ha utilizado GitHub como control de versiones y como repositorio. Al acabar un conjunto de cambios se guardaban las novedades en el repositorio para tener una copia funcional disponible en todo momento.</w:t>
      </w:r>
    </w:p>
    <w:p w14:paraId="6F36DBA8" w14:textId="04E9865F" w:rsidR="00910F25" w:rsidRDefault="00910F25" w:rsidP="00910F25">
      <w:r>
        <w:t xml:space="preserve">Han sido utilizadas alrededor de 300 horas para completar este trabajo. Se puede ver la información detallada en el </w:t>
      </w:r>
      <w:r>
        <w:fldChar w:fldCharType="begin"/>
      </w:r>
      <w:r>
        <w:instrText xml:space="preserve"> REF _Ref453957849 \h </w:instrText>
      </w:r>
      <w:r>
        <w:instrText xml:space="preserve"> \* MERGEFORMAT </w:instrText>
      </w:r>
      <w:r>
        <w:fldChar w:fldCharType="separate"/>
      </w:r>
      <w:r w:rsidR="00020F6A">
        <w:t>Anexo D – Cronograma</w:t>
      </w:r>
      <w:r>
        <w:fldChar w:fldCharType="end"/>
      </w:r>
      <w:r>
        <w:t>.</w:t>
      </w:r>
    </w:p>
    <w:p w14:paraId="30D108E5" w14:textId="77777777" w:rsidR="0002306C" w:rsidRDefault="0002306C" w:rsidP="00910F25"/>
    <w:p w14:paraId="369DF5CC" w14:textId="2976D0B7" w:rsidR="003A31B9" w:rsidRDefault="00B84DE7" w:rsidP="003A31B9">
      <w:pPr>
        <w:pStyle w:val="Ttulo1"/>
        <w:numPr>
          <w:ilvl w:val="0"/>
          <w:numId w:val="1"/>
        </w:numPr>
      </w:pPr>
      <w:bookmarkStart w:id="217" w:name="_Toc451013014"/>
      <w:bookmarkStart w:id="218" w:name="_Toc453002209"/>
      <w:bookmarkStart w:id="219" w:name="_Toc454137089"/>
      <w:r>
        <w:lastRenderedPageBreak/>
        <w:t>Conclusiones y f</w:t>
      </w:r>
      <w:r w:rsidR="003A31B9">
        <w:t>uturo</w:t>
      </w:r>
      <w:bookmarkEnd w:id="217"/>
      <w:bookmarkEnd w:id="218"/>
      <w:bookmarkEnd w:id="219"/>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5948AD7D" w14:textId="39C7A945" w:rsidR="00B55DA4" w:rsidRDefault="00B55DA4" w:rsidP="00B55DA4">
      <w:pPr>
        <w:pStyle w:val="Ttulo2"/>
        <w:numPr>
          <w:ilvl w:val="1"/>
          <w:numId w:val="1"/>
        </w:numPr>
      </w:pPr>
      <w:bookmarkStart w:id="220" w:name="_Toc454137090"/>
      <w:r>
        <w:t>Conclusión personal</w:t>
      </w:r>
      <w:bookmarkEnd w:id="220"/>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B642ED0" w:rsidR="00E82347" w:rsidRPr="00B55DA4" w:rsidRDefault="00E82347" w:rsidP="00B55DA4">
      <w:r>
        <w:t xml:space="preserve">He aprendido a realizar un trabajo basado en iteraciones cortas de dos semanas. Este tipo de organización no la había puesto en práctica hasta ahora. Este tipo de metodología te ayuda a llevar una visión más global sobre el proyecto en el que se </w:t>
      </w:r>
      <w:r w:rsidR="001B1786">
        <w:t>está</w:t>
      </w:r>
      <w:r>
        <w:t xml:space="preserve"> trabajando.</w:t>
      </w:r>
    </w:p>
    <w:p w14:paraId="75FCF862" w14:textId="75A04512" w:rsidR="00C8497C" w:rsidRDefault="00C8497C" w:rsidP="00C8497C">
      <w:pPr>
        <w:pStyle w:val="Ttulo2"/>
        <w:numPr>
          <w:ilvl w:val="1"/>
          <w:numId w:val="1"/>
        </w:numPr>
      </w:pPr>
      <w:bookmarkStart w:id="221" w:name="_Toc454137091"/>
      <w:r>
        <w:t>Conclusiones sobre el trabajo</w:t>
      </w:r>
      <w:bookmarkEnd w:id="221"/>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El uso de elementos alternativos para comprobar la importancia de una página web ha sido muy útil a la hora de acelerar GeoCrawler.</w:t>
      </w:r>
    </w:p>
    <w:p w14:paraId="2566332F" w14:textId="1695B806" w:rsidR="00A22DD8" w:rsidRPr="00406D1D" w:rsidRDefault="00A22DD8" w:rsidP="00BD078F">
      <w:pPr>
        <w:pStyle w:val="Prrafodelista"/>
        <w:numPr>
          <w:ilvl w:val="0"/>
          <w:numId w:val="34"/>
        </w:numPr>
        <w:rPr>
          <w:lang w:val="es-ES"/>
        </w:rPr>
      </w:pPr>
      <w:r>
        <w:rPr>
          <w:lang w:val="es-ES"/>
        </w:rPr>
        <w:t xml:space="preserve">Shark-Search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22" w:name="_Toc454137092"/>
      <w:r>
        <w:lastRenderedPageBreak/>
        <w:t>Mejoras futuras</w:t>
      </w:r>
      <w:bookmarkEnd w:id="222"/>
    </w:p>
    <w:p w14:paraId="49E59579" w14:textId="07B03F0D" w:rsidR="00A60FD9" w:rsidRDefault="00A60FD9" w:rsidP="00A60FD9">
      <w:r>
        <w:t>GeoCrawler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Inferir nuevas URLs a partir de algunas ya conocidas.</w:t>
      </w:r>
    </w:p>
    <w:p w14:paraId="07D9C9BD" w14:textId="77777777" w:rsidR="008F48F3" w:rsidRPr="00F024EF" w:rsidRDefault="00F024EF" w:rsidP="00F024EF">
      <w:pPr>
        <w:pStyle w:val="Ttulo1"/>
        <w:numPr>
          <w:ilvl w:val="0"/>
          <w:numId w:val="1"/>
        </w:numPr>
      </w:pPr>
      <w:bookmarkStart w:id="223" w:name="_Toc454137093"/>
      <w:commentRangeStart w:id="224"/>
      <w:r>
        <w:lastRenderedPageBreak/>
        <w:t>Bibliografía</w:t>
      </w:r>
      <w:commentRangeEnd w:id="224"/>
      <w:r w:rsidR="00B464BD">
        <w:rPr>
          <w:rStyle w:val="Refdecomentario"/>
          <w:rFonts w:eastAsia="MS Mincho"/>
          <w:b w:val="0"/>
          <w:bCs w:val="0"/>
          <w:color w:val="auto"/>
          <w:kern w:val="0"/>
        </w:rPr>
        <w:commentReference w:id="224"/>
      </w:r>
      <w:bookmarkEnd w:id="223"/>
    </w:p>
    <w:p w14:paraId="35F9719F" w14:textId="62068D26" w:rsidR="00E560A6" w:rsidRPr="00CD1933" w:rsidRDefault="001F3D68" w:rsidP="007B562C">
      <w:pPr>
        <w:widowControl w:val="0"/>
        <w:autoSpaceDE w:val="0"/>
        <w:autoSpaceDN w:val="0"/>
        <w:adjustRightInd w:val="0"/>
        <w:ind w:left="640" w:hanging="640"/>
        <w:jc w:val="left"/>
        <w:rPr>
          <w:noProof/>
          <w:lang w:val="en-US"/>
        </w:rPr>
      </w:pPr>
      <w:r>
        <w:fldChar w:fldCharType="begin" w:fldLock="1"/>
      </w:r>
      <w:r w:rsidRPr="001F3D68">
        <w:rPr>
          <w:lang w:val="en-US"/>
        </w:rPr>
        <w:instrText xml:space="preserve">ADDIN Mendeley Bibliography CSL_BIBLIOGRAPHY </w:instrText>
      </w:r>
      <w:r>
        <w:fldChar w:fldCharType="separate"/>
      </w:r>
      <w:r w:rsidR="00E560A6" w:rsidRPr="00CD1933">
        <w:rPr>
          <w:noProof/>
          <w:lang w:val="en-US"/>
        </w:rPr>
        <w:t>[1]</w:t>
      </w:r>
      <w:r w:rsidR="00E560A6" w:rsidRPr="00CD1933">
        <w:rPr>
          <w:noProof/>
          <w:lang w:val="en-US"/>
        </w:rPr>
        <w:tab/>
        <w:t>I. G. Dorado, “Focused Crawling: algorithm survey and new approaches with a manual analysis,” 2008 -- http://combine.it.lth.se/documentation/publ/Ignacio_Garcia_Dorado_MastersThesis.pdf.</w:t>
      </w:r>
    </w:p>
    <w:p w14:paraId="3D88A09A"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w:t>
      </w:r>
      <w:r w:rsidRPr="00CD1933">
        <w:rPr>
          <w:noProof/>
          <w:lang w:val="en-US"/>
        </w:rPr>
        <w:tab/>
        <w:t>B. Novak, “A SURVEY OF FOCUSED WEB CRAWLING ALGORITHMS” -- http://ailab.ijs.si/dunja/SiKDD2004/Papers/BlazNovak-FocusedCrawling.pdf.</w:t>
      </w:r>
    </w:p>
    <w:p w14:paraId="3D86047E"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3]</w:t>
      </w:r>
      <w:r w:rsidRPr="00CD1933">
        <w:rPr>
          <w:noProof/>
          <w:lang w:val="en-US"/>
        </w:rPr>
        <w:tab/>
        <w:t>Wikipedia, “Web Crawler” -- https://es.wikipedia.org/wiki/WebCrawler.</w:t>
      </w:r>
    </w:p>
    <w:p w14:paraId="596739BA"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4]</w:t>
      </w:r>
      <w:r w:rsidRPr="00CD1933">
        <w:rPr>
          <w:noProof/>
          <w:lang w:val="en-US"/>
        </w:rPr>
        <w:tab/>
        <w:t>Google, “Google Guides robots.txt” -- https://developers.google.com/webmasters/control-crawl-index/docs/robots_txt.</w:t>
      </w:r>
    </w:p>
    <w:p w14:paraId="681E7A3F"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5]</w:t>
      </w:r>
      <w:r w:rsidRPr="00CD1933">
        <w:rPr>
          <w:noProof/>
          <w:lang w:val="en-US"/>
        </w:rPr>
        <w:tab/>
        <w:t>M. Koster, “Internet draft: A Method for Web Robots Control,” 1996 -- http://www.robotstxt.org/norobots-rfc.txt.</w:t>
      </w:r>
    </w:p>
    <w:p w14:paraId="7444AF61"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6]</w:t>
      </w:r>
      <w:r w:rsidRPr="00CD1933">
        <w:rPr>
          <w:noProof/>
          <w:lang w:val="en-US"/>
        </w:rPr>
        <w:tab/>
        <w:t>“Robots.txt About” -- http://www.robotstxt.org/robotstxt.html.</w:t>
      </w:r>
    </w:p>
    <w:p w14:paraId="0A091D0B"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7]</w:t>
      </w:r>
      <w:r w:rsidRPr="00CD1933">
        <w:rPr>
          <w:noProof/>
          <w:lang w:val="en-US"/>
        </w:rPr>
        <w:tab/>
        <w:t>S. Conner, “An Extended Standard for Robot Exclusion” -- http://www.conman.org/people/spc/robots2.html.</w:t>
      </w:r>
    </w:p>
    <w:p w14:paraId="1AABEBC4" w14:textId="77777777" w:rsidR="00E560A6" w:rsidRPr="00E560A6" w:rsidRDefault="00E560A6" w:rsidP="007B562C">
      <w:pPr>
        <w:widowControl w:val="0"/>
        <w:autoSpaceDE w:val="0"/>
        <w:autoSpaceDN w:val="0"/>
        <w:adjustRightInd w:val="0"/>
        <w:ind w:left="640" w:hanging="640"/>
        <w:jc w:val="left"/>
        <w:rPr>
          <w:noProof/>
        </w:rPr>
      </w:pPr>
      <w:r w:rsidRPr="00E560A6">
        <w:rPr>
          <w:noProof/>
        </w:rPr>
        <w:t>[8]</w:t>
      </w:r>
      <w:r w:rsidRPr="00E560A6">
        <w:rPr>
          <w:noProof/>
        </w:rPr>
        <w:tab/>
        <w:t>Wikipedia, “Apache Nutch” -- https://en.wikipedia.org/wiki/Apache_Nutch.</w:t>
      </w:r>
    </w:p>
    <w:p w14:paraId="50807D97"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9]</w:t>
      </w:r>
      <w:r w:rsidRPr="00CD1933">
        <w:rPr>
          <w:noProof/>
          <w:lang w:val="en-US"/>
        </w:rPr>
        <w:tab/>
        <w:t>S. Nagel, “Web Crawling with Apache Nutch,” 2014 -- http://events.linuxfoundation.org/sites/events/files/slides/aceu2014-snagel-web-crawling-nutch.pdf.</w:t>
      </w:r>
    </w:p>
    <w:p w14:paraId="6C5EFD51"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0]</w:t>
      </w:r>
      <w:r w:rsidRPr="00CD1933">
        <w:rPr>
          <w:noProof/>
          <w:lang w:val="en-US"/>
        </w:rPr>
        <w:tab/>
        <w:t xml:space="preserve">S. Siren, “Using Nutch with Solr,” </w:t>
      </w:r>
      <w:r w:rsidRPr="00CD1933">
        <w:rPr>
          <w:i/>
          <w:iCs/>
          <w:noProof/>
          <w:lang w:val="en-US"/>
        </w:rPr>
        <w:t>Lucidworks.com</w:t>
      </w:r>
      <w:r w:rsidRPr="00CD1933">
        <w:rPr>
          <w:noProof/>
          <w:lang w:val="en-US"/>
        </w:rPr>
        <w:t>, 2009 -- https://lucidworks.com/blog/2009/03/09/nutch-solr/.</w:t>
      </w:r>
    </w:p>
    <w:p w14:paraId="1329091C"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1]</w:t>
      </w:r>
      <w:r w:rsidRPr="00CD1933">
        <w:rPr>
          <w:noProof/>
          <w:lang w:val="en-US"/>
        </w:rPr>
        <w:tab/>
        <w:t xml:space="preserve">R. Lämmel, “Google’s MapReduce programming model — Revisited,” </w:t>
      </w:r>
      <w:r w:rsidRPr="00CD1933">
        <w:rPr>
          <w:i/>
          <w:iCs/>
          <w:noProof/>
          <w:lang w:val="en-US"/>
        </w:rPr>
        <w:t>Sci. Comput. Program.</w:t>
      </w:r>
      <w:r w:rsidRPr="00CD1933">
        <w:rPr>
          <w:noProof/>
          <w:lang w:val="en-US"/>
        </w:rPr>
        <w:t>, vol. 70, no. 1, pp. 1–30, Jan. 2008 -- http://linkinghub.elsevier.com/retrieve/pii/S0167642307001281.</w:t>
      </w:r>
    </w:p>
    <w:p w14:paraId="284F343D"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2]</w:t>
      </w:r>
      <w:r w:rsidRPr="00CD1933">
        <w:rPr>
          <w:noProof/>
          <w:lang w:val="en-US"/>
        </w:rPr>
        <w:tab/>
        <w:t>A. Foundation, “Apache Ant User Manual” -- http://ant.apache.org/manual/index.html.</w:t>
      </w:r>
    </w:p>
    <w:p w14:paraId="0193E36D"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3]</w:t>
      </w:r>
      <w:r w:rsidRPr="00CD1933">
        <w:rPr>
          <w:noProof/>
          <w:lang w:val="en-US"/>
        </w:rPr>
        <w:tab/>
        <w:t>Apache Foundation, “Apache Ivy Documentation” -- http://ant.apache.org/ivy/history/latest-milestone/index.html.</w:t>
      </w:r>
    </w:p>
    <w:p w14:paraId="21888938"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4]</w:t>
      </w:r>
      <w:r w:rsidRPr="00CD1933">
        <w:rPr>
          <w:noProof/>
          <w:lang w:val="en-US"/>
        </w:rPr>
        <w:tab/>
        <w:t>M. J. Michael Hersovici, D. P. Yoelle S. Maarek, and S. U. Menachem Shtalhaim, “THE SHARK-SEARCH ALGORITHM AN APPLICATION: TAILORED WEB SITE MAPPING” -- http://www.cs.cmu.edu/~dpelleg/bin/360.html.</w:t>
      </w:r>
    </w:p>
    <w:p w14:paraId="0E04DACD"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5]</w:t>
      </w:r>
      <w:r w:rsidRPr="00CD1933">
        <w:rPr>
          <w:noProof/>
          <w:lang w:val="en-US"/>
        </w:rPr>
        <w:tab/>
        <w:t xml:space="preserve">P. Schut, “Open Geospatial Consortium Inc . Corrigendum for OpenGIS Implementation Standard,” </w:t>
      </w:r>
      <w:r w:rsidRPr="00CD1933">
        <w:rPr>
          <w:i/>
          <w:iCs/>
          <w:noProof/>
          <w:lang w:val="en-US"/>
        </w:rPr>
        <w:t>Processing</w:t>
      </w:r>
      <w:r w:rsidRPr="00CD1933">
        <w:rPr>
          <w:noProof/>
          <w:lang w:val="en-US"/>
        </w:rPr>
        <w:t>, 2009.</w:t>
      </w:r>
    </w:p>
    <w:p w14:paraId="6B4AA4F4" w14:textId="77777777" w:rsidR="00E560A6" w:rsidRPr="00E560A6" w:rsidRDefault="00E560A6" w:rsidP="007B562C">
      <w:pPr>
        <w:widowControl w:val="0"/>
        <w:autoSpaceDE w:val="0"/>
        <w:autoSpaceDN w:val="0"/>
        <w:adjustRightInd w:val="0"/>
        <w:ind w:left="640" w:hanging="640"/>
        <w:jc w:val="left"/>
        <w:rPr>
          <w:noProof/>
        </w:rPr>
      </w:pPr>
      <w:r w:rsidRPr="00E560A6">
        <w:rPr>
          <w:noProof/>
        </w:rPr>
        <w:t>[16]</w:t>
      </w:r>
      <w:r w:rsidRPr="00E560A6">
        <w:rPr>
          <w:noProof/>
        </w:rPr>
        <w:tab/>
        <w:t>Universidad Politecnica de Madrid, “Servicio de transformación de coordenadas (WCTS)” -- http://pdi.topografia.upm.es/m.manso/docencia/IDE_plan92_ITT/IDES2009/10_Servicio_WCTS/WCTS.pdf.</w:t>
      </w:r>
    </w:p>
    <w:p w14:paraId="29A708DC"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7]</w:t>
      </w:r>
      <w:r w:rsidRPr="00CD1933">
        <w:rPr>
          <w:noProof/>
          <w:lang w:val="en-US"/>
        </w:rPr>
        <w:tab/>
      </w:r>
      <w:r w:rsidRPr="00CD1933">
        <w:rPr>
          <w:i/>
          <w:iCs/>
          <w:noProof/>
          <w:lang w:val="en-US"/>
        </w:rPr>
        <w:t>OGC Document Notice</w:t>
      </w:r>
      <w:r w:rsidRPr="00CD1933">
        <w:rPr>
          <w:noProof/>
          <w:lang w:val="en-US"/>
        </w:rPr>
        <w:t>. -- http://www.opengeospatial.org/ogc/document.</w:t>
      </w:r>
    </w:p>
    <w:p w14:paraId="080BA47C"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lastRenderedPageBreak/>
        <w:t>[18]</w:t>
      </w:r>
      <w:r w:rsidRPr="00CD1933">
        <w:rPr>
          <w:noProof/>
          <w:lang w:val="en-US"/>
        </w:rPr>
        <w:tab/>
      </w:r>
      <w:r w:rsidRPr="00CD1933">
        <w:rPr>
          <w:i/>
          <w:iCs/>
          <w:noProof/>
          <w:lang w:val="en-US"/>
        </w:rPr>
        <w:t>Web Map Service</w:t>
      </w:r>
      <w:r w:rsidRPr="00CD1933">
        <w:rPr>
          <w:noProof/>
          <w:lang w:val="en-US"/>
        </w:rPr>
        <w:t>. Open Geospatial Consortium -- http://www.opengeospatial.org/standards/wms.</w:t>
      </w:r>
    </w:p>
    <w:p w14:paraId="41B1E43E"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9]</w:t>
      </w:r>
      <w:r w:rsidRPr="00CD1933">
        <w:rPr>
          <w:noProof/>
          <w:lang w:val="en-US"/>
        </w:rPr>
        <w:tab/>
        <w:t>OGC, “OGC Web Feature Service 2.0 Interface Standard,” 2014 -- http://docs.opengeospatial.org/is/09-025r2/09-025r2.html.</w:t>
      </w:r>
    </w:p>
    <w:p w14:paraId="608DE508"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0]</w:t>
      </w:r>
      <w:r w:rsidRPr="00CD1933">
        <w:rPr>
          <w:noProof/>
          <w:lang w:val="en-US"/>
        </w:rPr>
        <w:tab/>
      </w:r>
      <w:r w:rsidRPr="00CD1933">
        <w:rPr>
          <w:i/>
          <w:iCs/>
          <w:noProof/>
          <w:lang w:val="en-US"/>
        </w:rPr>
        <w:t>OpenGIS Web Map Tile Service Implementation Standard</w:t>
      </w:r>
      <w:r w:rsidRPr="00CD1933">
        <w:rPr>
          <w:noProof/>
          <w:lang w:val="en-US"/>
        </w:rPr>
        <w:t>. -- http://portal.opengeospatial.org/files/?artifact_id=35326.</w:t>
      </w:r>
    </w:p>
    <w:p w14:paraId="3E983AD3"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1]</w:t>
      </w:r>
      <w:r w:rsidRPr="00CD1933">
        <w:rPr>
          <w:noProof/>
          <w:lang w:val="en-US"/>
        </w:rPr>
        <w:tab/>
      </w:r>
      <w:r w:rsidRPr="00CD1933">
        <w:rPr>
          <w:i/>
          <w:iCs/>
          <w:noProof/>
          <w:lang w:val="en-US"/>
        </w:rPr>
        <w:t>WCS -- OGC Web Coverage Service</w:t>
      </w:r>
      <w:r w:rsidRPr="00CD1933">
        <w:rPr>
          <w:noProof/>
          <w:lang w:val="en-US"/>
        </w:rPr>
        <w:t>. -- http://gdal.org/frmt_wcs.html.</w:t>
      </w:r>
    </w:p>
    <w:p w14:paraId="71157F19"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2]</w:t>
      </w:r>
      <w:r w:rsidRPr="00CD1933">
        <w:rPr>
          <w:noProof/>
          <w:lang w:val="en-US"/>
        </w:rPr>
        <w:tab/>
      </w:r>
      <w:r w:rsidRPr="00CD1933">
        <w:rPr>
          <w:i/>
          <w:iCs/>
          <w:noProof/>
          <w:lang w:val="en-US"/>
        </w:rPr>
        <w:t>OpenGIS Catalogue Service Implementation Specification</w:t>
      </w:r>
      <w:r w:rsidRPr="00CD1933">
        <w:rPr>
          <w:noProof/>
          <w:lang w:val="en-US"/>
        </w:rPr>
        <w:t>. Open Geospatial Consortium (OGC), 2007 -- http://portal.opengeospatial.org/files/?artifact_id=20555.</w:t>
      </w:r>
    </w:p>
    <w:p w14:paraId="60B9E91A"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3]</w:t>
      </w:r>
      <w:r w:rsidRPr="00CD1933">
        <w:rPr>
          <w:noProof/>
          <w:lang w:val="en-US"/>
        </w:rPr>
        <w:tab/>
      </w:r>
      <w:r w:rsidRPr="00CD1933">
        <w:rPr>
          <w:i/>
          <w:iCs/>
          <w:noProof/>
          <w:lang w:val="en-US"/>
        </w:rPr>
        <w:t>GeoServer | Catalog Services for the Web (CSW) features</w:t>
      </w:r>
      <w:r w:rsidRPr="00CD1933">
        <w:rPr>
          <w:noProof/>
          <w:lang w:val="en-US"/>
        </w:rPr>
        <w:t>. -- http://docs.geoserver.org/latest/en/user/extensions/csw/features.html.</w:t>
      </w:r>
    </w:p>
    <w:p w14:paraId="57307092" w14:textId="77777777" w:rsidR="00E560A6" w:rsidRPr="00E560A6" w:rsidRDefault="00E560A6" w:rsidP="007B562C">
      <w:pPr>
        <w:widowControl w:val="0"/>
        <w:autoSpaceDE w:val="0"/>
        <w:autoSpaceDN w:val="0"/>
        <w:adjustRightInd w:val="0"/>
        <w:ind w:left="640" w:hanging="640"/>
        <w:jc w:val="left"/>
        <w:rPr>
          <w:noProof/>
        </w:rPr>
      </w:pPr>
      <w:r w:rsidRPr="00E560A6">
        <w:rPr>
          <w:noProof/>
        </w:rPr>
        <w:t>[24]</w:t>
      </w:r>
      <w:r w:rsidRPr="00E560A6">
        <w:rPr>
          <w:noProof/>
        </w:rPr>
        <w:tab/>
        <w:t>Librosweb, “DOM” -- http://librosweb.es/libro/ajax/capitulo_4.html.</w:t>
      </w:r>
    </w:p>
    <w:p w14:paraId="36976D6E" w14:textId="77777777" w:rsidR="009D4B04" w:rsidRPr="00CD1933" w:rsidRDefault="001F3D68" w:rsidP="007B562C">
      <w:pPr>
        <w:jc w:val="left"/>
        <w:rPr>
          <w:lang w:val="es-ES"/>
        </w:rPr>
      </w:pPr>
      <w:r>
        <w:fldChar w:fldCharType="end"/>
      </w:r>
    </w:p>
    <w:p w14:paraId="6A4DD3AC" w14:textId="0E505A85" w:rsidR="009D4B04" w:rsidRDefault="00FD3C78" w:rsidP="003E12F7">
      <w:pPr>
        <w:pStyle w:val="Ttulo1"/>
      </w:pPr>
      <w:bookmarkStart w:id="225" w:name="_Ref451008114"/>
      <w:bookmarkStart w:id="226" w:name="_Toc451013016"/>
      <w:bookmarkStart w:id="227" w:name="_Toc453002211"/>
      <w:bookmarkStart w:id="228" w:name="_Toc454137094"/>
      <w:r>
        <w:lastRenderedPageBreak/>
        <w:t>Anexo A</w:t>
      </w:r>
      <w:r w:rsidR="009D4B04">
        <w:t xml:space="preserve"> – Operaciones de Nutch</w:t>
      </w:r>
      <w:bookmarkEnd w:id="225"/>
      <w:bookmarkEnd w:id="226"/>
      <w:bookmarkEnd w:id="227"/>
      <w:bookmarkEnd w:id="228"/>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r>
        <w:rPr>
          <w:b/>
        </w:rPr>
        <w:t xml:space="preserve">readdb: </w:t>
      </w:r>
      <w:r>
        <w:t>Permite realizar operaciones con la CrawlDb como leerla o exportarla.</w:t>
      </w:r>
    </w:p>
    <w:p w14:paraId="261490B8" w14:textId="6BFD65F1" w:rsidR="002F5879" w:rsidRDefault="002F5879" w:rsidP="002F5879">
      <w:pPr>
        <w:pStyle w:val="Prrafodelista"/>
        <w:numPr>
          <w:ilvl w:val="0"/>
          <w:numId w:val="33"/>
        </w:numPr>
      </w:pPr>
      <w:r>
        <w:rPr>
          <w:b/>
        </w:rPr>
        <w:t xml:space="preserve">mergedb: </w:t>
      </w:r>
      <w:r>
        <w:t>Permite mezclar CrawlDbs.</w:t>
      </w:r>
    </w:p>
    <w:p w14:paraId="733CBCEB" w14:textId="437CA749" w:rsidR="002F5879" w:rsidRDefault="002F5879" w:rsidP="002F5879">
      <w:pPr>
        <w:pStyle w:val="Prrafodelista"/>
        <w:numPr>
          <w:ilvl w:val="0"/>
          <w:numId w:val="33"/>
        </w:numPr>
      </w:pPr>
      <w:r>
        <w:rPr>
          <w:b/>
        </w:rPr>
        <w:t>readlinkdb:</w:t>
      </w:r>
      <w:r>
        <w:t xml:space="preserve"> Permite realizar operaciones con la LinkDb como leerla o exportarla.</w:t>
      </w:r>
    </w:p>
    <w:p w14:paraId="202A84DF" w14:textId="6F95B995" w:rsidR="002F5879" w:rsidRDefault="002F5879" w:rsidP="002F5879">
      <w:pPr>
        <w:pStyle w:val="Prrafodelista"/>
        <w:numPr>
          <w:ilvl w:val="0"/>
          <w:numId w:val="33"/>
        </w:numPr>
      </w:pPr>
      <w:r>
        <w:rPr>
          <w:b/>
        </w:rPr>
        <w:t>inverlinks:</w:t>
      </w:r>
      <w:r>
        <w:t xml:space="preserve"> Crea una LinkDb o inserta nuevos links a partir de </w:t>
      </w:r>
      <w:r>
        <w:rPr>
          <w:i/>
        </w:rPr>
        <w:t>segments</w:t>
      </w:r>
      <w:r>
        <w:t xml:space="preserve"> parseados.</w:t>
      </w:r>
    </w:p>
    <w:p w14:paraId="5DFD82D0" w14:textId="13A01B17" w:rsidR="002F5879" w:rsidRDefault="002F5879" w:rsidP="002F5879">
      <w:pPr>
        <w:pStyle w:val="Prrafodelista"/>
        <w:numPr>
          <w:ilvl w:val="0"/>
          <w:numId w:val="33"/>
        </w:numPr>
      </w:pPr>
      <w:r>
        <w:rPr>
          <w:b/>
        </w:rPr>
        <w:t>mergelinkdb:</w:t>
      </w:r>
      <w:r>
        <w:t xml:space="preserve"> Permite mezclar LinkDbs.</w:t>
      </w:r>
    </w:p>
    <w:p w14:paraId="003BF5A9" w14:textId="05CDCF64" w:rsidR="002F5879" w:rsidRDefault="002F5879" w:rsidP="002F5879">
      <w:pPr>
        <w:pStyle w:val="Prrafodelista"/>
        <w:numPr>
          <w:ilvl w:val="0"/>
          <w:numId w:val="33"/>
        </w:numPr>
      </w:pPr>
      <w:r>
        <w:rPr>
          <w:b/>
        </w:rPr>
        <w:t>dedup:</w:t>
      </w:r>
      <w:r>
        <w:t xml:space="preserve"> Elimina entradas duplicadas en la CrawlDb.</w:t>
      </w:r>
    </w:p>
    <w:p w14:paraId="4399DBE9" w14:textId="120BA54A" w:rsidR="002F5879" w:rsidRPr="005B1EA2" w:rsidRDefault="002F5879" w:rsidP="002F5879">
      <w:pPr>
        <w:pStyle w:val="Prrafodelista"/>
        <w:numPr>
          <w:ilvl w:val="0"/>
          <w:numId w:val="33"/>
        </w:numPr>
      </w:pPr>
      <w:r>
        <w:rPr>
          <w:b/>
        </w:rPr>
        <w:t>webgraph:</w:t>
      </w:r>
      <w:r>
        <w:t xml:space="preserve"> Crea un grafo web a partir de los segmentos existentes.</w:t>
      </w:r>
    </w:p>
    <w:p w14:paraId="12B3A86A" w14:textId="77777777" w:rsidR="009D4B04" w:rsidRDefault="00FD3C78" w:rsidP="003E12F7">
      <w:pPr>
        <w:pStyle w:val="Ttulo1"/>
      </w:pPr>
      <w:bookmarkStart w:id="229" w:name="_Ref451008318"/>
      <w:bookmarkStart w:id="230" w:name="_Ref451008497"/>
      <w:bookmarkStart w:id="231" w:name="_Toc451013017"/>
      <w:bookmarkStart w:id="232" w:name="_Toc453002212"/>
      <w:bookmarkStart w:id="233" w:name="_Toc454137095"/>
      <w:r>
        <w:lastRenderedPageBreak/>
        <w:t>Anexo B</w:t>
      </w:r>
      <w:r w:rsidR="009D4B04">
        <w:t xml:space="preserve"> – Manual de </w:t>
      </w:r>
      <w:bookmarkEnd w:id="229"/>
      <w:r w:rsidR="009D4B04">
        <w:t>GeoCrawler</w:t>
      </w:r>
      <w:bookmarkEnd w:id="230"/>
      <w:bookmarkEnd w:id="231"/>
      <w:bookmarkEnd w:id="232"/>
      <w:bookmarkEnd w:id="233"/>
    </w:p>
    <w:p w14:paraId="1150A435" w14:textId="56A7E2A8" w:rsidR="004729FF" w:rsidRDefault="00CB2304" w:rsidP="00CB2304">
      <w:pPr>
        <w:pStyle w:val="Ttulo2"/>
      </w:pPr>
      <w:bookmarkStart w:id="234" w:name="_Toc454137096"/>
      <w:r>
        <w:t>Compilación</w:t>
      </w:r>
      <w:bookmarkEnd w:id="234"/>
    </w:p>
    <w:p w14:paraId="588FEB61" w14:textId="77777777" w:rsidR="008F31CD" w:rsidRDefault="00CB2304" w:rsidP="00CB2304">
      <w:r>
        <w:t>GeoCrawler utiliza Apache Ant para la compilación</w:t>
      </w:r>
      <w:r w:rsidR="008F31CD">
        <w:t xml:space="preserve">. Para compilar GeoCrawler basta con estar en la carpeta raíz del </w:t>
      </w:r>
      <w:r w:rsidR="008F31CD">
        <w:rPr>
          <w:i/>
        </w:rPr>
        <w:t>crawler</w:t>
      </w:r>
      <w:r w:rsidR="008F31CD">
        <w:t xml:space="preserve"> y ejecutar el comando </w:t>
      </w:r>
      <w:r w:rsidR="008F31CD" w:rsidRPr="008F31CD">
        <w:rPr>
          <w:rFonts w:ascii="Consolas" w:hAnsi="Consolas"/>
        </w:rPr>
        <w:t>ant</w:t>
      </w:r>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35" w:name="_Toc454137097"/>
      <w:r>
        <w:t>Ejecución</w:t>
      </w:r>
      <w:bookmarkEnd w:id="235"/>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r w:rsidR="004722B9">
        <w:t>GeoCrawler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02306C" w:rsidRPr="004722B9" w:rsidRDefault="0002306C"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02306C" w:rsidRPr="005669EA" w:rsidRDefault="0002306C"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">
                <v:textbox>
                  <w:txbxContent>
                    <w:p w14:paraId="1C04368D" w14:textId="77777777" w:rsidR="0002306C" w:rsidRPr="004722B9" w:rsidRDefault="0002306C"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02306C" w:rsidRPr="005669EA" w:rsidRDefault="0002306C"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Flag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D hadoop.log.dir=logs</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logs.</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logs.</w:t>
      </w:r>
    </w:p>
    <w:p w14:paraId="774326F7" w14:textId="520922BA" w:rsidR="00EC566A" w:rsidRPr="00F9369A" w:rsidRDefault="00EC566A" w:rsidP="008F31CD">
      <w:pPr>
        <w:pStyle w:val="Listaconvietas2"/>
        <w:numPr>
          <w:ilvl w:val="0"/>
          <w:numId w:val="0"/>
        </w:numPr>
      </w:pPr>
      <w:r w:rsidRPr="004722B9">
        <w:rPr>
          <w:rFonts w:ascii="Consolas" w:eastAsia="Times New Roman" w:hAnsi="Consolas" w:cs="Arial"/>
          <w:color w:val="222222"/>
          <w:lang w:val="es-ES" w:eastAsia="es-ES"/>
        </w:rPr>
        <w:t>urls/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r w:rsidRPr="00F9369A">
        <w:t>URLs semilla.</w:t>
      </w:r>
    </w:p>
    <w:p w14:paraId="582CBF7F" w14:textId="77777777" w:rsidR="00F9369A" w:rsidRDefault="00EC566A" w:rsidP="00F9369A">
      <w:pPr>
        <w:pStyle w:val="Listaconvietas2"/>
        <w:numPr>
          <w:ilvl w:val="0"/>
          <w:numId w:val="0"/>
        </w:numPr>
      </w:pPr>
      <w:r w:rsidRPr="004722B9">
        <w:rPr>
          <w:rFonts w:ascii="Consolas" w:eastAsia="Times New Roman" w:hAnsi="Consolas" w:cs="Arial"/>
          <w:color w:val="222222"/>
          <w:lang w:val="es-ES" w:eastAsia="es-ES"/>
        </w:rPr>
        <w:t>GeoCrawler</w:t>
      </w:r>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r w:rsidRPr="00156245">
        <w:rPr>
          <w:rFonts w:ascii="Consolas" w:hAnsi="Consolas"/>
        </w:rPr>
        <w:t>out</w:t>
      </w:r>
      <w:r w:rsidRPr="00156245">
        <w:t xml:space="preserve"> para que se depositen los elementos</w:t>
      </w:r>
      <w:r w:rsidR="00EC566A">
        <w:t xml:space="preserve"> que son extraídos por GeoCrawler.</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36" w:name="_Ref452752476"/>
      <w:bookmarkStart w:id="237" w:name="_Toc453002213"/>
      <w:bookmarkStart w:id="238" w:name="_Toc454137098"/>
      <w:r>
        <w:lastRenderedPageBreak/>
        <w:t>Anexo C</w:t>
      </w:r>
      <w:r w:rsidR="004729FF">
        <w:t xml:space="preserve"> – Tipos de recursos OGC</w:t>
      </w:r>
      <w:bookmarkEnd w:id="236"/>
      <w:bookmarkEnd w:id="237"/>
      <w:bookmarkEnd w:id="238"/>
    </w:p>
    <w:p w14:paraId="72A28E0A" w14:textId="5B05AD64" w:rsidR="003E12F7" w:rsidRPr="00CF588A" w:rsidRDefault="003E12F7" w:rsidP="003E12F7">
      <w:pPr>
        <w:pStyle w:val="Ttulo3"/>
        <w:rPr>
          <w:lang w:val="es-ES"/>
        </w:rPr>
      </w:pPr>
      <w:bookmarkStart w:id="239" w:name="_Toc453002195"/>
      <w:bookmarkStart w:id="240" w:name="_Toc454137099"/>
      <w:r w:rsidRPr="00CF588A">
        <w:rPr>
          <w:lang w:val="es-ES"/>
        </w:rPr>
        <w:t>WPS</w:t>
      </w:r>
      <w:bookmarkEnd w:id="239"/>
      <w:bookmarkEnd w:id="240"/>
    </w:p>
    <w:p w14:paraId="03D9BCCF" w14:textId="7C20EAF1"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sidR="00E560A6">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5]", "plainTextFormattedCitation" : "[15]", "previouslyFormattedCitation" : "[15]" }, "properties" : { "noteIndex" : 0 }, "schema" : "https://github.com/citation-style-language/schema/raw/master/csl-citation.json" }</w:instrText>
      </w:r>
      <w:r>
        <w:rPr>
          <w:lang w:val="es-ES"/>
        </w:rPr>
        <w:fldChar w:fldCharType="separate"/>
      </w:r>
      <w:r w:rsidR="009A6C96" w:rsidRPr="009A6C96">
        <w:rPr>
          <w:noProof/>
          <w:lang w:val="es-ES"/>
        </w:rPr>
        <w:t>[15]</w:t>
      </w:r>
      <w:r>
        <w:rPr>
          <w:lang w:val="es-ES"/>
        </w:rPr>
        <w:fldChar w:fldCharType="end"/>
      </w:r>
      <w:r w:rsidRPr="009D6FB8">
        <w:rPr>
          <w:lang w:val="es-ES"/>
        </w:rPr>
        <w:t xml:space="preserve"> (Web Processing Service)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41" w:name="_Toc453002196"/>
      <w:bookmarkStart w:id="242" w:name="_Toc454137100"/>
      <w:r w:rsidRPr="00CF588A">
        <w:rPr>
          <w:lang w:val="es-ES"/>
        </w:rPr>
        <w:t>WCTS</w:t>
      </w:r>
      <w:bookmarkEnd w:id="241"/>
      <w:bookmarkEnd w:id="242"/>
    </w:p>
    <w:p w14:paraId="18C1211A" w14:textId="4C5E9E07" w:rsidR="009D6FB8" w:rsidRDefault="00C94E1E" w:rsidP="009D6FB8">
      <w:r w:rsidRPr="00C94E1E">
        <w:rPr>
          <w:lang w:val="es-ES"/>
        </w:rPr>
        <w:t xml:space="preserve">WCTS </w:t>
      </w:r>
      <w:r w:rsidR="00DE098F">
        <w:rPr>
          <w:lang w:val="es-ES"/>
        </w:rPr>
        <w:fldChar w:fldCharType="begin" w:fldLock="1"/>
      </w:r>
      <w:r w:rsidR="00E560A6">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6]", "plainTextFormattedCitation" : "[16]", "previouslyFormattedCitation" : "[16]" }, "properties" : { "noteIndex" : 0 }, "schema" : "https://github.com/citation-style-language/schema/raw/master/csl-citation.json" }</w:instrText>
      </w:r>
      <w:r w:rsidR="00DE098F">
        <w:rPr>
          <w:lang w:val="es-ES"/>
        </w:rPr>
        <w:fldChar w:fldCharType="separate"/>
      </w:r>
      <w:r w:rsidR="009A6C96" w:rsidRPr="009A6C96">
        <w:rPr>
          <w:noProof/>
          <w:lang w:val="es-ES"/>
        </w:rPr>
        <w:t>[16]</w:t>
      </w:r>
      <w:r w:rsidR="00DE098F">
        <w:rPr>
          <w:lang w:val="es-ES"/>
        </w:rPr>
        <w:fldChar w:fldCharType="end"/>
      </w:r>
      <w:r w:rsidR="00DE098F">
        <w:rPr>
          <w:lang w:val="es-ES"/>
        </w:rPr>
        <w:t xml:space="preserve"> </w:t>
      </w:r>
      <w:r>
        <w:rPr>
          <w:lang w:val="es-ES"/>
        </w:rPr>
        <w:t>(</w:t>
      </w:r>
      <w:r w:rsidR="009D6FB8">
        <w:t xml:space="preserve">Web </w:t>
      </w:r>
      <w:r>
        <w:t>Coordinate Transformation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 xml:space="preserve">La función </w:t>
      </w:r>
      <w:r w:rsidR="007C4B16">
        <w:t>principal de e</w:t>
      </w:r>
      <w:r>
        <w:t>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43" w:name="_Toc453002197"/>
      <w:bookmarkStart w:id="244" w:name="_Toc454137101"/>
      <w:r w:rsidRPr="00C94E1E">
        <w:rPr>
          <w:lang w:val="es-ES"/>
        </w:rPr>
        <w:t>WMS</w:t>
      </w:r>
      <w:bookmarkEnd w:id="243"/>
      <w:bookmarkEnd w:id="244"/>
    </w:p>
    <w:p w14:paraId="1D1ACECF" w14:textId="490E8E14" w:rsidR="00C94E1E" w:rsidRDefault="00C94E1E" w:rsidP="00C94E1E">
      <w:pPr>
        <w:rPr>
          <w:rFonts w:cs="Arial"/>
          <w:shd w:val="clear" w:color="auto" w:fill="FFFFFF"/>
        </w:rPr>
      </w:pPr>
      <w:bookmarkStart w:id="245" w:name="_Toc453002198"/>
      <w:r>
        <w:rPr>
          <w:rFonts w:cs="Arial"/>
          <w:shd w:val="clear" w:color="auto" w:fill="FFFFFF"/>
        </w:rPr>
        <w:t xml:space="preserve">WMS </w:t>
      </w:r>
      <w:r w:rsidR="00E30CD3">
        <w:rPr>
          <w:rFonts w:cs="Arial"/>
          <w:shd w:val="clear" w:color="auto" w:fill="FFFFFF"/>
        </w:rPr>
        <w:fldChar w:fldCharType="begin" w:fldLock="1"/>
      </w:r>
      <w:r w:rsidR="00E560A6">
        <w:rPr>
          <w:rFonts w:cs="Arial"/>
          <w:shd w:val="clear" w:color="auto" w:fill="FFFFFF"/>
        </w:rPr>
        <w:instrText>ADDIN CSL_CITATION { "citationItems" : [ { "id" : "ITEM-1", "itemData" : { "id" : "ITEM-1", "issued" : { "date-parts" : [ [ "0" ] ] }, "title" : "OGC Document Notice", "type" : "book" }, "uris" : [ "http://www.mendeley.com/documents/?uuid=1b37eb0f-5c76-39a3-abeb-e9c994d925bb" ] }, { "id" : "ITEM-2", "itemData" : { "id" : "ITEM-2", "issued" : { "date-parts" : [ [ "0" ] ] }, "publisher" : "Open Geospatial Consortium", "title" : "Web Map Service", "type" : "book" }, "uris" : [ "http://www.mendeley.com/documents/?uuid=8ec173d8-c2ab-3056-82fa-2471eb192018" ] } ], "mendeley" : { "formattedCitation" : "[17], [18]", "plainTextFormattedCitation" : "[17], [18]", "previouslyFormattedCitation" : "[17], [18]" }, "properties" : { "noteIndex" : 0 }, "schema" : "https://github.com/citation-style-language/schema/raw/master/csl-citation.json" }</w:instrText>
      </w:r>
      <w:r w:rsidR="00E30CD3">
        <w:rPr>
          <w:rFonts w:cs="Arial"/>
          <w:shd w:val="clear" w:color="auto" w:fill="FFFFFF"/>
        </w:rPr>
        <w:fldChar w:fldCharType="separate"/>
      </w:r>
      <w:r w:rsidR="009A6C96" w:rsidRPr="009A6C96">
        <w:rPr>
          <w:rFonts w:cs="Arial"/>
          <w:noProof/>
          <w:shd w:val="clear" w:color="auto" w:fill="FFFFFF"/>
        </w:rPr>
        <w:t>[17], [18]</w:t>
      </w:r>
      <w:r w:rsidR="00E30CD3">
        <w:rPr>
          <w:rFonts w:cs="Arial"/>
          <w:shd w:val="clear" w:color="auto" w:fill="FFFFFF"/>
        </w:rPr>
        <w:fldChar w:fldCharType="end"/>
      </w:r>
      <w:r w:rsidR="00E30CD3">
        <w:rPr>
          <w:rFonts w:cs="Arial"/>
          <w:shd w:val="clear" w:color="auto" w:fill="FFFFFF"/>
        </w:rPr>
        <w:t xml:space="preserve"> </w:t>
      </w:r>
      <w:r w:rsidR="00DE098F">
        <w:rPr>
          <w:rFonts w:cs="Arial"/>
          <w:shd w:val="clear" w:color="auto" w:fill="FFFFFF"/>
        </w:rPr>
        <w:t xml:space="preserve"> </w:t>
      </w:r>
      <w:r>
        <w:rPr>
          <w:rFonts w:cs="Arial"/>
          <w:shd w:val="clear" w:color="auto" w:fill="FFFFFF"/>
        </w:rPr>
        <w:t xml:space="preserve">(Web Map Service) </w:t>
      </w:r>
      <w:r w:rsidRPr="00C94E1E">
        <w:rPr>
          <w:rFonts w:cs="Arial"/>
          <w:shd w:val="clear" w:color="auto" w:fill="FFFFFF"/>
        </w:rPr>
        <w:t>produce</w:t>
      </w:r>
      <w:r w:rsidRPr="00C94E1E">
        <w:rPr>
          <w:rStyle w:val="apple-converted-space"/>
          <w:rFonts w:cs="Arial"/>
          <w:shd w:val="clear" w:color="auto" w:fill="FFFFFF"/>
        </w:rPr>
        <w:t> </w:t>
      </w:r>
      <w:hyperlink r:id="rId82"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3"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4"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5"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6"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87"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88"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Scalable Vector Graphics) o</w:t>
      </w:r>
      <w:r w:rsidRPr="00C94E1E">
        <w:rPr>
          <w:rStyle w:val="apple-converted-space"/>
          <w:rFonts w:cs="Arial"/>
          <w:shd w:val="clear" w:color="auto" w:fill="FFFFFF"/>
        </w:rPr>
        <w:t> </w:t>
      </w:r>
      <w:hyperlink r:id="rId89" w:tooltip="WebCGM (aún no redactado)" w:history="1">
        <w:r w:rsidRPr="00C94E1E">
          <w:rPr>
            <w:rStyle w:val="Hipervnculo"/>
            <w:rFonts w:cs="Arial"/>
            <w:color w:val="auto"/>
            <w:u w:val="none"/>
            <w:shd w:val="clear" w:color="auto" w:fill="FFFFFF"/>
          </w:rPr>
          <w:t>WebCGM</w:t>
        </w:r>
      </w:hyperlink>
      <w:r w:rsidRPr="00C94E1E">
        <w:rPr>
          <w:rStyle w:val="apple-converted-space"/>
          <w:rFonts w:cs="Arial"/>
          <w:shd w:val="clear" w:color="auto" w:fill="FFFFFF"/>
        </w:rPr>
        <w:t> </w:t>
      </w:r>
      <w:r w:rsidRPr="00C94E1E">
        <w:rPr>
          <w:rFonts w:cs="Arial"/>
          <w:shd w:val="clear" w:color="auto" w:fill="FFFFFF"/>
        </w:rPr>
        <w:t>(Web Computer Graphics Metafile).</w:t>
      </w:r>
    </w:p>
    <w:p w14:paraId="095F9420" w14:textId="0025A340" w:rsidR="003E12F7" w:rsidRPr="00C94E1E" w:rsidRDefault="003E12F7" w:rsidP="003E12F7">
      <w:pPr>
        <w:pStyle w:val="Ttulo3"/>
        <w:rPr>
          <w:lang w:val="es-ES"/>
        </w:rPr>
      </w:pPr>
      <w:bookmarkStart w:id="246" w:name="_Toc454137102"/>
      <w:r w:rsidRPr="00C94E1E">
        <w:rPr>
          <w:lang w:val="es-ES"/>
        </w:rPr>
        <w:t>WFS</w:t>
      </w:r>
      <w:bookmarkEnd w:id="245"/>
      <w:bookmarkEnd w:id="246"/>
    </w:p>
    <w:p w14:paraId="70F6F0E6" w14:textId="5D11DD5A" w:rsidR="00050E42" w:rsidRDefault="008A09F8" w:rsidP="008A09F8">
      <w:r w:rsidRPr="008A09F8">
        <w:rPr>
          <w:bCs/>
        </w:rPr>
        <w:t>WFS</w:t>
      </w:r>
      <w:r w:rsidRPr="008A09F8">
        <w:rPr>
          <w:rStyle w:val="apple-converted-space"/>
          <w:rFonts w:cs="Arial"/>
        </w:rPr>
        <w:t> </w:t>
      </w:r>
      <w:r w:rsidR="00E30CD3">
        <w:rPr>
          <w:rStyle w:val="apple-converted-space"/>
          <w:rFonts w:cs="Arial"/>
        </w:rPr>
        <w:fldChar w:fldCharType="begin" w:fldLock="1"/>
      </w:r>
      <w:r w:rsidR="00E560A6">
        <w:rPr>
          <w:rStyle w:val="apple-converted-space"/>
          <w:rFonts w:cs="Arial"/>
        </w:rPr>
        <w:instrText>ADDIN CSL_CITATION { "citationItems" : [ { "id" : "ITEM-1", "itemData" : { "author" : [ { "dropping-particle" : "", "family" : "OGC", "given" : "", "non-dropping-particle" : "", "parse-names" : false, "suffix" : "" } ], "id" : "ITEM-1", "issued" : { "date-parts" : [ [ "2014" ] ] }, "title" : "OGC Web Feature Service 2.0 Interface Standard", "type" : "article-journal" }, "uris" : [ "http://www.mendeley.com/documents/?uuid=9a8d34a9-4c73-3faa-a968-5dc93475a63a" ] } ], "mendeley" : { "formattedCitation" : "[19]", "plainTextFormattedCitation" : "[19]", "previouslyFormattedCitation" : "[19]" }, "properties" : { "noteIndex" : 0 }, "schema" : "https://github.com/citation-style-language/schema/raw/master/csl-citation.json" }</w:instrText>
      </w:r>
      <w:r w:rsidR="00E30CD3">
        <w:rPr>
          <w:rStyle w:val="apple-converted-space"/>
          <w:rFonts w:cs="Arial"/>
        </w:rPr>
        <w:fldChar w:fldCharType="separate"/>
      </w:r>
      <w:r w:rsidR="009A6C96" w:rsidRPr="009A6C96">
        <w:rPr>
          <w:rStyle w:val="apple-converted-space"/>
          <w:rFonts w:cs="Arial"/>
          <w:noProof/>
        </w:rPr>
        <w:t>[19]</w:t>
      </w:r>
      <w:r w:rsidR="00E30CD3">
        <w:rPr>
          <w:rStyle w:val="apple-converted-space"/>
          <w:rFonts w:cs="Arial"/>
        </w:rPr>
        <w:fldChar w:fldCharType="end"/>
      </w:r>
      <w:r w:rsidRPr="008A09F8">
        <w:t xml:space="preserve"> (Web Feature Service) es un servicio estándar, que ofrece una</w:t>
      </w:r>
      <w:r w:rsidRPr="008A09F8">
        <w:rPr>
          <w:rStyle w:val="apple-converted-space"/>
          <w:rFonts w:cs="Arial"/>
        </w:rPr>
        <w:t> </w:t>
      </w:r>
      <w:hyperlink r:id="rId90"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1"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2"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3"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4"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WFS permite hacer consultas y recuperación de elementos geográficos. Por el contrario, WFS-T (Web Feature Service Transactional)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47" w:name="_Toc453002199"/>
      <w:bookmarkStart w:id="248" w:name="_Toc454137103"/>
      <w:r w:rsidRPr="00CF588A">
        <w:rPr>
          <w:lang w:val="es-ES"/>
        </w:rPr>
        <w:t>WMTS</w:t>
      </w:r>
      <w:bookmarkEnd w:id="247"/>
      <w:bookmarkEnd w:id="248"/>
    </w:p>
    <w:p w14:paraId="4781778C" w14:textId="1966331B" w:rsidR="003E12F7" w:rsidRPr="003F0F51" w:rsidRDefault="003F0F51" w:rsidP="003E12F7">
      <w:pPr>
        <w:rPr>
          <w:lang w:val="es-ES"/>
        </w:rPr>
      </w:pPr>
      <w:r w:rsidRPr="003F0F51">
        <w:rPr>
          <w:lang w:val="es-ES"/>
        </w:rPr>
        <w:t xml:space="preserve">WMTS </w:t>
      </w:r>
      <w:r w:rsidR="00E30CD3">
        <w:rPr>
          <w:lang w:val="en-US"/>
        </w:rPr>
        <w:fldChar w:fldCharType="begin" w:fldLock="1"/>
      </w:r>
      <w:r w:rsidR="00E560A6">
        <w:rPr>
          <w:lang w:val="es-ES"/>
        </w:rPr>
        <w:instrText>ADDIN CSL_CITATION { "citationItems" : [ { "id" : "ITEM-1", "itemData" : { "id" : "ITEM-1", "issued" : { "date-parts" : [ [ "0" ] ] }, "title" : "OpenGIS Web Map Tile Service Implementation Standard", "type" : "book" }, "uris" : [ "http://www.mendeley.com/documents/?uuid=a8a0cb13-9922-3bd6-932a-7ab5bd19ae69" ] } ], "mendeley" : { "formattedCitation" : "[20]", "plainTextFormattedCitation" : "[20]", "previouslyFormattedCitation" : "[20]" }, "properties" : { "noteIndex" : 0 }, "schema" : "https://github.com/citation-style-language/schema/raw/master/csl-citation.json" }</w:instrText>
      </w:r>
      <w:r w:rsidR="00E30CD3">
        <w:rPr>
          <w:lang w:val="en-US"/>
        </w:rPr>
        <w:fldChar w:fldCharType="separate"/>
      </w:r>
      <w:r w:rsidR="009A6C96" w:rsidRPr="009A6C96">
        <w:rPr>
          <w:noProof/>
          <w:lang w:val="es-ES"/>
        </w:rPr>
        <w:t>[20]</w:t>
      </w:r>
      <w:r w:rsidR="00E30CD3">
        <w:rPr>
          <w:lang w:val="en-US"/>
        </w:rPr>
        <w:fldChar w:fldCharType="end"/>
      </w:r>
      <w:r w:rsidRPr="003F0F51">
        <w:rPr>
          <w:lang w:val="es-ES"/>
        </w:rPr>
        <w:t xml:space="preserve"> (Web Map Tile Service) es un protocolo para </w:t>
      </w:r>
      <w:r>
        <w:rPr>
          <w:lang w:val="es-ES"/>
        </w:rPr>
        <w:t>ofrecer mapas teselados georreferenciados de manera prerenderizada a través de internet.</w:t>
      </w:r>
    </w:p>
    <w:p w14:paraId="4CD40548" w14:textId="77777777" w:rsidR="003E12F7" w:rsidRPr="00CF588A" w:rsidRDefault="003E12F7" w:rsidP="003E12F7">
      <w:pPr>
        <w:pStyle w:val="Ttulo3"/>
        <w:rPr>
          <w:lang w:val="es-ES"/>
        </w:rPr>
      </w:pPr>
      <w:bookmarkStart w:id="249" w:name="_Toc453002200"/>
      <w:bookmarkStart w:id="250" w:name="_Toc454137104"/>
      <w:r w:rsidRPr="00CF588A">
        <w:rPr>
          <w:lang w:val="es-ES"/>
        </w:rPr>
        <w:lastRenderedPageBreak/>
        <w:t>WCS</w:t>
      </w:r>
      <w:bookmarkEnd w:id="249"/>
      <w:bookmarkEnd w:id="250"/>
    </w:p>
    <w:p w14:paraId="5A4D045E" w14:textId="7112D8AA" w:rsidR="00050E42" w:rsidRDefault="00050E42" w:rsidP="00050E42">
      <w:pPr>
        <w:rPr>
          <w:rFonts w:cs="Arial"/>
          <w:shd w:val="clear" w:color="auto" w:fill="FFFFFF"/>
        </w:rPr>
      </w:pPr>
      <w:r>
        <w:rPr>
          <w:rFonts w:cs="Arial"/>
          <w:shd w:val="clear" w:color="auto" w:fill="FFFFFF"/>
        </w:rPr>
        <w:t xml:space="preserve">WCS </w:t>
      </w:r>
      <w:r w:rsidR="007E719C">
        <w:rPr>
          <w:rFonts w:cs="Arial"/>
          <w:shd w:val="clear" w:color="auto" w:fill="FFFFFF"/>
        </w:rPr>
        <w:fldChar w:fldCharType="begin" w:fldLock="1"/>
      </w:r>
      <w:r w:rsidR="00E560A6">
        <w:rPr>
          <w:rFonts w:cs="Arial"/>
          <w:shd w:val="clear" w:color="auto" w:fill="FFFFFF"/>
        </w:rPr>
        <w:instrText>ADDIN CSL_CITATION { "citationItems" : [ { "id" : "ITEM-1", "itemData" : { "id" : "ITEM-1", "issued" : { "date-parts" : [ [ "0" ] ] }, "title" : "WCS -- OGC Web Coverage Service", "type" : "book" }, "uris" : [ "http://www.mendeley.com/documents/?uuid=df8fc1e2-919b-35ee-a849-1caf2bfcf0c4" ] } ], "mendeley" : { "formattedCitation" : "[21]", "plainTextFormattedCitation" : "[21]", "previouslyFormattedCitation" : "[21]" }, "properties" : { "noteIndex" : 0 }, "schema" : "https://github.com/citation-style-language/schema/raw/master/csl-citation.json" }</w:instrText>
      </w:r>
      <w:r w:rsidR="007E719C">
        <w:rPr>
          <w:rFonts w:cs="Arial"/>
          <w:shd w:val="clear" w:color="auto" w:fill="FFFFFF"/>
        </w:rPr>
        <w:fldChar w:fldCharType="separate"/>
      </w:r>
      <w:r w:rsidR="009A6C96" w:rsidRPr="009A6C96">
        <w:rPr>
          <w:rFonts w:cs="Arial"/>
          <w:noProof/>
          <w:shd w:val="clear" w:color="auto" w:fill="FFFFFF"/>
        </w:rPr>
        <w:t>[21]</w:t>
      </w:r>
      <w:r w:rsidR="007E719C">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Web Coverage Service</w:t>
      </w:r>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5"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6"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97"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98"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99" w:tooltip="Google Maps" w:history="1">
        <w:r w:rsidRPr="00050E42">
          <w:rPr>
            <w:rStyle w:val="Hipervnculo"/>
            <w:rFonts w:cs="Arial"/>
            <w:color w:val="auto"/>
            <w:u w:val="none"/>
            <w:shd w:val="clear" w:color="auto" w:fill="FFFFFF"/>
          </w:rPr>
          <w:t>Google Maps</w:t>
        </w:r>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0"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51" w:name="_Toc453002201"/>
      <w:bookmarkStart w:id="252" w:name="_Toc454137105"/>
      <w:r w:rsidRPr="003E12F7">
        <w:rPr>
          <w:lang w:val="es-ES"/>
        </w:rPr>
        <w:t>CSW</w:t>
      </w:r>
      <w:bookmarkEnd w:id="251"/>
      <w:bookmarkEnd w:id="252"/>
    </w:p>
    <w:p w14:paraId="49EA31D2" w14:textId="7167ACDB" w:rsidR="00050E42" w:rsidRPr="00CF588A" w:rsidRDefault="00050E42" w:rsidP="00050E42">
      <w:pPr>
        <w:rPr>
          <w:lang w:val="es-ES" w:eastAsia="es-ES"/>
        </w:rPr>
      </w:pPr>
      <w:r w:rsidRPr="00050E42">
        <w:rPr>
          <w:bCs/>
          <w:lang w:val="es-ES"/>
        </w:rPr>
        <w:t xml:space="preserve">CSW </w:t>
      </w:r>
      <w:r w:rsidR="007E719C">
        <w:rPr>
          <w:bCs/>
          <w:lang w:val="es-ES"/>
        </w:rPr>
        <w:fldChar w:fldCharType="begin" w:fldLock="1"/>
      </w:r>
      <w:r w:rsidR="00E560A6">
        <w:rPr>
          <w:bCs/>
          <w:lang w:val="es-ES"/>
        </w:rPr>
        <w:instrText>ADDIN CSL_CITATION { "citationItems" : [ { "id" : "ITEM-1", "itemData" : { "id" : "ITEM-1", "issued" : { "date-parts" : [ [ "2007" ] ] }, "publisher" : "Open Geospatial Consortium (OGC)", "title" : "OpenGIS Catalogue Service Implementation Specification", "type" : "book" }, "uris" : [ "http://www.mendeley.com/documents/?uuid=c2fc9c54-3492-39f3-b4d0-ac79453a6234" ] }, { "id" : "ITEM-2", "itemData" : { "id" : "ITEM-2", "issued" : { "date-parts" : [ [ "0" ] ] }, "title" : "GeoServer | Catalog Services for the Web (CSW) features", "type" : "book" }, "uris" : [ "http://www.mendeley.com/documents/?uuid=58d6dcd7-6fae-3e0f-91dc-f5b0bb9f07cb" ] } ], "mendeley" : { "formattedCitation" : "[22], [23]", "plainTextFormattedCitation" : "[22], [23]", "previouslyFormattedCitation" : "[22], [23]" }, "properties" : { "noteIndex" : 0 }, "schema" : "https://github.com/citation-style-language/schema/raw/master/csl-citation.json" }</w:instrText>
      </w:r>
      <w:r w:rsidR="007E719C">
        <w:rPr>
          <w:bCs/>
          <w:lang w:val="es-ES"/>
        </w:rPr>
        <w:fldChar w:fldCharType="separate"/>
      </w:r>
      <w:r w:rsidR="009A6C96" w:rsidRPr="009A6C96">
        <w:rPr>
          <w:bCs/>
          <w:noProof/>
          <w:lang w:val="es-ES"/>
        </w:rPr>
        <w:t>[22], [23]</w:t>
      </w:r>
      <w:r w:rsidR="007E719C">
        <w:rPr>
          <w:bCs/>
          <w:lang w:val="es-ES"/>
        </w:rPr>
        <w:fldChar w:fldCharType="end"/>
      </w:r>
      <w:r w:rsidRPr="00050E42">
        <w:rPr>
          <w:bCs/>
          <w:lang w:val="es-ES"/>
        </w:rPr>
        <w:t xml:space="preserve"> (Catalog Service for th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1"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365B8122" w14:textId="2A2CF3AF" w:rsidR="009D4B04" w:rsidRDefault="006E4540" w:rsidP="006E4540">
      <w:pPr>
        <w:pStyle w:val="Ttulo1"/>
      </w:pPr>
      <w:bookmarkStart w:id="253" w:name="_Ref453957849"/>
      <w:bookmarkStart w:id="254" w:name="_Toc454137106"/>
      <w:r>
        <w:lastRenderedPageBreak/>
        <w:t xml:space="preserve">Anexo </w:t>
      </w:r>
      <w:r w:rsidR="000042C1">
        <w:t>D</w:t>
      </w:r>
      <w:r>
        <w:t xml:space="preserve"> – Cronograma</w:t>
      </w:r>
      <w:bookmarkEnd w:id="253"/>
      <w:bookmarkEnd w:id="254"/>
    </w:p>
    <w:p w14:paraId="598B6A81" w14:textId="1003D37F" w:rsidR="0087754E" w:rsidRDefault="002A4F6B" w:rsidP="0087754E">
      <w:r>
        <w:rPr>
          <w:noProof/>
          <w:lang w:val="es-ES" w:eastAsia="es-ES"/>
        </w:rPr>
        <w:drawing>
          <wp:anchor distT="0" distB="0" distL="114300" distR="114300" simplePos="0" relativeHeight="251674624" behindDoc="0" locked="0" layoutInCell="1" allowOverlap="1" wp14:anchorId="70146865" wp14:editId="410A6E49">
            <wp:simplePos x="0" y="0"/>
            <wp:positionH relativeFrom="margin">
              <wp:posOffset>-794385</wp:posOffset>
            </wp:positionH>
            <wp:positionV relativeFrom="paragraph">
              <wp:posOffset>1094740</wp:posOffset>
            </wp:positionV>
            <wp:extent cx="6471285" cy="1933575"/>
            <wp:effectExtent l="0" t="0" r="5715" b="952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afdf5dfbaaa1b289ce23808897e4af3.png"/>
                    <pic:cNvPicPr/>
                  </pic:nvPicPr>
                  <pic:blipFill>
                    <a:blip r:embed="rId102">
                      <a:extLst>
                        <a:ext uri="{28A0092B-C50C-407E-A947-70E740481C1C}">
                          <a14:useLocalDpi xmlns:a14="http://schemas.microsoft.com/office/drawing/2010/main" val="0"/>
                        </a:ext>
                      </a:extLst>
                    </a:blip>
                    <a:stretch>
                      <a:fillRect/>
                    </a:stretch>
                  </pic:blipFill>
                  <pic:spPr>
                    <a:xfrm>
                      <a:off x="0" y="0"/>
                      <a:ext cx="6471285" cy="1933575"/>
                    </a:xfrm>
                    <a:prstGeom prst="rect">
                      <a:avLst/>
                    </a:prstGeom>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w:t>
      </w:r>
      <w:r w:rsidR="00F21730">
        <w:t>306,1</w:t>
      </w:r>
      <w:r w:rsidR="0087754E">
        <w:t xml:space="preserve"> horas para completar este proyecto.</w:t>
      </w:r>
      <w:r w:rsidR="00CC00B1">
        <w:t xml:space="preserve"> El trabajo </w:t>
      </w:r>
      <w:r w:rsidR="001B1D28">
        <w:t xml:space="preserve">comenzó en febrero. Durante ese primer mes el trabajo se centró en documentarse acerca de los trabajos existentes y sobre Nutch. La mayor cantidad de trabajo se realizó en abril. En la </w:t>
      </w:r>
      <w:r w:rsidR="00534C7D">
        <w:t>siguiente figura</w:t>
      </w:r>
      <w:r w:rsidR="001B1D28">
        <w:t xml:space="preserve"> se puede revisar la</w:t>
      </w:r>
      <w:r w:rsidR="00534C7D">
        <w:t xml:space="preserve"> distribución de horas por mes:</w:t>
      </w:r>
    </w:p>
    <w:p w14:paraId="2B9F13F5" w14:textId="5B3B89CC" w:rsidR="00354BDC" w:rsidRDefault="00354BDC" w:rsidP="00354BDC">
      <w:pPr>
        <w:pStyle w:val="Descripcin"/>
      </w:pPr>
      <w:bookmarkStart w:id="255" w:name="_Toc454137367"/>
      <w:r>
        <w:t xml:space="preserve">Figura </w:t>
      </w:r>
      <w:r>
        <w:fldChar w:fldCharType="begin"/>
      </w:r>
      <w:r>
        <w:instrText xml:space="preserve"> SEQ Figura \* ARABIC </w:instrText>
      </w:r>
      <w:r>
        <w:fldChar w:fldCharType="separate"/>
      </w:r>
      <w:r w:rsidR="00020F6A">
        <w:rPr>
          <w:noProof/>
        </w:rPr>
        <w:t>20</w:t>
      </w:r>
      <w:r>
        <w:fldChar w:fldCharType="end"/>
      </w:r>
      <w:r>
        <w:t>: Gráfica mes a mes</w:t>
      </w:r>
      <w:bookmarkEnd w:id="255"/>
    </w:p>
    <w:p w14:paraId="5333CB14" w14:textId="77777777" w:rsidR="002A4F6B" w:rsidRPr="002A4F6B" w:rsidRDefault="002A4F6B" w:rsidP="002A4F6B"/>
    <w:p w14:paraId="244B028A" w14:textId="7022C6BC" w:rsidR="001B1D28" w:rsidRDefault="00E92A92" w:rsidP="0087754E">
      <w:r>
        <w:t>Como se puede ver en la figura inferior, s</w:t>
      </w:r>
      <w:r w:rsidR="001B1D28">
        <w:t xml:space="preserve">i se compara la gráfica de tiempo por cada mes con respecto a la gráfica de </w:t>
      </w:r>
      <w:r w:rsidR="001B1D28" w:rsidRPr="001B1D28">
        <w:rPr>
          <w:i/>
        </w:rPr>
        <w:t>commits</w:t>
      </w:r>
      <w:r w:rsidR="001B1D28">
        <w:t xml:space="preserve"> en GitHub se puede observar una correspondencia lógica.</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03">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6AD38B0A" w:rsidR="001B1D28" w:rsidRDefault="001B1D28" w:rsidP="001B1D28">
      <w:pPr>
        <w:pStyle w:val="Descripcin"/>
      </w:pPr>
      <w:bookmarkStart w:id="256" w:name="_Ref453839526"/>
      <w:bookmarkStart w:id="257" w:name="_Toc454030232"/>
      <w:bookmarkStart w:id="258" w:name="_Toc454137368"/>
      <w:r>
        <w:t xml:space="preserve">Figura </w:t>
      </w:r>
      <w:r>
        <w:fldChar w:fldCharType="begin"/>
      </w:r>
      <w:r>
        <w:instrText xml:space="preserve"> SEQ Figura \* ARABIC </w:instrText>
      </w:r>
      <w:r>
        <w:fldChar w:fldCharType="separate"/>
      </w:r>
      <w:r w:rsidR="00020F6A">
        <w:rPr>
          <w:noProof/>
        </w:rPr>
        <w:t>21</w:t>
      </w:r>
      <w:r>
        <w:fldChar w:fldCharType="end"/>
      </w:r>
      <w:bookmarkEnd w:id="256"/>
      <w:r w:rsidR="00E92A92">
        <w:t>: Gráfica commits GitHub</w:t>
      </w:r>
      <w:bookmarkEnd w:id="257"/>
      <w:bookmarkEnd w:id="258"/>
    </w:p>
    <w:p w14:paraId="1E8D8EC7" w14:textId="6EE7FBD8" w:rsidR="001B1D28" w:rsidRDefault="001B1D28" w:rsidP="0087754E"/>
    <w:p w14:paraId="54B58F3E" w14:textId="286D804A" w:rsidR="00992214" w:rsidRDefault="00992214" w:rsidP="0087754E"/>
    <w:p w14:paraId="0BDF54DA" w14:textId="3348DBA7" w:rsidR="00992214" w:rsidRDefault="00992214" w:rsidP="0087754E"/>
    <w:p w14:paraId="0D1F779A" w14:textId="4F1EECFA" w:rsidR="00992214" w:rsidRDefault="00992214" w:rsidP="0087754E"/>
    <w:p w14:paraId="70760BE8" w14:textId="7C779EB0" w:rsidR="00992214" w:rsidRDefault="00992214" w:rsidP="0087754E"/>
    <w:p w14:paraId="140FCADD" w14:textId="5E56A7D5" w:rsidR="00992214" w:rsidRDefault="00992214" w:rsidP="0087754E"/>
    <w:p w14:paraId="3D716CD9" w14:textId="392E282B" w:rsidR="00992214" w:rsidRDefault="00992214" w:rsidP="0087754E"/>
    <w:p w14:paraId="3AC7CD65" w14:textId="025B8799" w:rsidR="00992214" w:rsidRDefault="00992214" w:rsidP="0087754E"/>
    <w:p w14:paraId="0C6D9C07" w14:textId="6933F7A3" w:rsidR="00992214" w:rsidRDefault="00992214" w:rsidP="0087754E"/>
    <w:p w14:paraId="09B00BE0" w14:textId="0B57A53C" w:rsidR="00992214" w:rsidRDefault="00992214" w:rsidP="0087754E"/>
    <w:p w14:paraId="3C6AAB7D" w14:textId="2552074F" w:rsidR="00992214" w:rsidRDefault="00992214" w:rsidP="0087754E"/>
    <w:p w14:paraId="56EF3013" w14:textId="49604984" w:rsidR="00992214" w:rsidRDefault="00992214" w:rsidP="0087754E"/>
    <w:p w14:paraId="0DF137F4" w14:textId="1FC01A92" w:rsidR="00992214" w:rsidRDefault="00992214" w:rsidP="0087754E"/>
    <w:p w14:paraId="27C810B5" w14:textId="7EA65752" w:rsidR="00992214" w:rsidRDefault="00992214"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13DFE594" w:rsidR="001B1D28" w:rsidRDefault="00354BDC" w:rsidP="001B1D28">
      <w:pPr>
        <w:keepNext/>
      </w:pPr>
      <w:r>
        <w:rPr>
          <w:noProof/>
          <w:lang w:val="es-ES" w:eastAsia="es-ES"/>
        </w:rPr>
        <w:drawing>
          <wp:inline distT="0" distB="0" distL="0" distR="0" wp14:anchorId="0F771D69" wp14:editId="50AA4C5B">
            <wp:extent cx="5396230" cy="3408045"/>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brero.png"/>
                    <pic:cNvPicPr/>
                  </pic:nvPicPr>
                  <pic:blipFill>
                    <a:blip r:embed="rId104">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534C08C7" w14:textId="189A84AD" w:rsidR="001B1D28" w:rsidRDefault="001B1D28" w:rsidP="001B1D28">
      <w:pPr>
        <w:pStyle w:val="Descripcin"/>
      </w:pPr>
      <w:bookmarkStart w:id="259" w:name="_Toc454030233"/>
      <w:bookmarkStart w:id="260" w:name="_Toc454137369"/>
      <w:r>
        <w:t xml:space="preserve">Figura </w:t>
      </w:r>
      <w:r>
        <w:fldChar w:fldCharType="begin"/>
      </w:r>
      <w:r>
        <w:instrText xml:space="preserve"> SEQ Figura \* ARABIC </w:instrText>
      </w:r>
      <w:r>
        <w:fldChar w:fldCharType="separate"/>
      </w:r>
      <w:r w:rsidR="00020F6A">
        <w:rPr>
          <w:noProof/>
        </w:rPr>
        <w:t>22</w:t>
      </w:r>
      <w:r>
        <w:fldChar w:fldCharType="end"/>
      </w:r>
      <w:r w:rsidR="00E92A92">
        <w:t>: Desglose febrero</w:t>
      </w:r>
      <w:bookmarkEnd w:id="259"/>
      <w:bookmarkEnd w:id="260"/>
    </w:p>
    <w:p w14:paraId="605F8BA4" w14:textId="77777777" w:rsidR="001B1D28" w:rsidRDefault="001B1D28" w:rsidP="0087754E"/>
    <w:p w14:paraId="389F6130" w14:textId="1E00EFDC" w:rsidR="001B1D28" w:rsidRDefault="001B1D28" w:rsidP="0087754E"/>
    <w:p w14:paraId="6E9977AF" w14:textId="1A65258D" w:rsidR="001B1D28" w:rsidRDefault="00354BDC" w:rsidP="001B1D28">
      <w:pPr>
        <w:keepNext/>
      </w:pPr>
      <w:r>
        <w:rPr>
          <w:noProof/>
          <w:lang w:val="es-ES" w:eastAsia="es-ES"/>
        </w:rPr>
        <w:lastRenderedPageBreak/>
        <w:drawing>
          <wp:inline distT="0" distB="0" distL="0" distR="0" wp14:anchorId="355E5463" wp14:editId="3FE799E5">
            <wp:extent cx="5396230" cy="3408045"/>
            <wp:effectExtent l="0" t="0" r="0" b="190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rzo.png"/>
                    <pic:cNvPicPr/>
                  </pic:nvPicPr>
                  <pic:blipFill>
                    <a:blip r:embed="rId105">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24FE9CF8" w14:textId="03F0081B" w:rsidR="001B1D28" w:rsidRDefault="001B1D28" w:rsidP="001B1D28">
      <w:pPr>
        <w:pStyle w:val="Descripcin"/>
      </w:pPr>
      <w:bookmarkStart w:id="261" w:name="_Toc454030234"/>
      <w:bookmarkStart w:id="262" w:name="_Toc454137370"/>
      <w:r>
        <w:t xml:space="preserve">Figura </w:t>
      </w:r>
      <w:r>
        <w:fldChar w:fldCharType="begin"/>
      </w:r>
      <w:r>
        <w:instrText xml:space="preserve"> SEQ Figura \* ARABIC </w:instrText>
      </w:r>
      <w:r>
        <w:fldChar w:fldCharType="separate"/>
      </w:r>
      <w:r w:rsidR="00020F6A">
        <w:rPr>
          <w:noProof/>
        </w:rPr>
        <w:t>23</w:t>
      </w:r>
      <w:r>
        <w:fldChar w:fldCharType="end"/>
      </w:r>
      <w:r w:rsidR="00E92A92">
        <w:t>: Desglose marzo</w:t>
      </w:r>
      <w:bookmarkEnd w:id="261"/>
      <w:bookmarkEnd w:id="262"/>
    </w:p>
    <w:p w14:paraId="251F7ADF" w14:textId="77777777" w:rsidR="00354BDC" w:rsidRDefault="00354BDC" w:rsidP="00354BDC">
      <w:pPr>
        <w:keepNext/>
      </w:pPr>
      <w:r>
        <w:rPr>
          <w:noProof/>
          <w:lang w:val="es-ES" w:eastAsia="es-ES"/>
        </w:rPr>
        <w:drawing>
          <wp:inline distT="0" distB="0" distL="0" distR="0" wp14:anchorId="735566B1" wp14:editId="0CA3F3C7">
            <wp:extent cx="5396230" cy="37585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bril.png"/>
                    <pic:cNvPicPr/>
                  </pic:nvPicPr>
                  <pic:blipFill>
                    <a:blip r:embed="rId106">
                      <a:extLst>
                        <a:ext uri="{28A0092B-C50C-407E-A947-70E740481C1C}">
                          <a14:useLocalDpi xmlns:a14="http://schemas.microsoft.com/office/drawing/2010/main" val="0"/>
                        </a:ext>
                      </a:extLst>
                    </a:blip>
                    <a:stretch>
                      <a:fillRect/>
                    </a:stretch>
                  </pic:blipFill>
                  <pic:spPr>
                    <a:xfrm>
                      <a:off x="0" y="0"/>
                      <a:ext cx="5396230" cy="3758565"/>
                    </a:xfrm>
                    <a:prstGeom prst="rect">
                      <a:avLst/>
                    </a:prstGeom>
                  </pic:spPr>
                </pic:pic>
              </a:graphicData>
            </a:graphic>
          </wp:inline>
        </w:drawing>
      </w:r>
    </w:p>
    <w:p w14:paraId="013469C6" w14:textId="6AF97DFD" w:rsidR="00C2506E" w:rsidRPr="00C2506E" w:rsidRDefault="00354BDC" w:rsidP="00354BDC">
      <w:pPr>
        <w:pStyle w:val="Descripcin"/>
      </w:pPr>
      <w:bookmarkStart w:id="263" w:name="_Toc454137371"/>
      <w:r>
        <w:t xml:space="preserve">Figura </w:t>
      </w:r>
      <w:r>
        <w:fldChar w:fldCharType="begin"/>
      </w:r>
      <w:r>
        <w:instrText xml:space="preserve"> SEQ Figura \* ARABIC </w:instrText>
      </w:r>
      <w:r>
        <w:fldChar w:fldCharType="separate"/>
      </w:r>
      <w:r w:rsidR="00020F6A">
        <w:rPr>
          <w:noProof/>
        </w:rPr>
        <w:t>24</w:t>
      </w:r>
      <w:r>
        <w:fldChar w:fldCharType="end"/>
      </w:r>
      <w:r>
        <w:t>: Desglose abril</w:t>
      </w:r>
      <w:bookmarkEnd w:id="263"/>
    </w:p>
    <w:p w14:paraId="43FDDB9B" w14:textId="0F0ED1A8" w:rsidR="001B1D28" w:rsidRDefault="00354BDC" w:rsidP="001B1D28">
      <w:pPr>
        <w:keepNext/>
      </w:pPr>
      <w:r>
        <w:rPr>
          <w:noProof/>
          <w:lang w:val="es-ES" w:eastAsia="es-ES"/>
        </w:rPr>
        <w:lastRenderedPageBreak/>
        <w:drawing>
          <wp:inline distT="0" distB="0" distL="0" distR="0" wp14:anchorId="468DD992" wp14:editId="277586B3">
            <wp:extent cx="5396230" cy="3408045"/>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yo.png"/>
                    <pic:cNvPicPr/>
                  </pic:nvPicPr>
                  <pic:blipFill>
                    <a:blip r:embed="rId107">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6D9103F2" w14:textId="2A705F21" w:rsidR="001B1D28" w:rsidRDefault="001B1D28" w:rsidP="001B1D28">
      <w:pPr>
        <w:pStyle w:val="Descripcin"/>
      </w:pPr>
      <w:bookmarkStart w:id="264" w:name="_Toc454030236"/>
      <w:bookmarkStart w:id="265" w:name="_Toc454137372"/>
      <w:r>
        <w:t xml:space="preserve">Figura </w:t>
      </w:r>
      <w:r>
        <w:fldChar w:fldCharType="begin"/>
      </w:r>
      <w:r>
        <w:instrText xml:space="preserve"> SEQ Figura \* ARABIC </w:instrText>
      </w:r>
      <w:r>
        <w:fldChar w:fldCharType="separate"/>
      </w:r>
      <w:r w:rsidR="00020F6A">
        <w:rPr>
          <w:noProof/>
        </w:rPr>
        <w:t>25</w:t>
      </w:r>
      <w:r>
        <w:fldChar w:fldCharType="end"/>
      </w:r>
      <w:r w:rsidR="00E92A92">
        <w:t>: Desglose mayo</w:t>
      </w:r>
      <w:bookmarkEnd w:id="264"/>
      <w:bookmarkEnd w:id="265"/>
    </w:p>
    <w:p w14:paraId="178451E5" w14:textId="44110DB9" w:rsidR="001B1D28" w:rsidRDefault="00354BDC" w:rsidP="001B1D28">
      <w:pPr>
        <w:keepNext/>
      </w:pPr>
      <w:r>
        <w:rPr>
          <w:noProof/>
          <w:lang w:val="es-ES" w:eastAsia="es-ES"/>
        </w:rPr>
        <w:drawing>
          <wp:inline distT="0" distB="0" distL="0" distR="0" wp14:anchorId="5D483AA9" wp14:editId="4C149929">
            <wp:extent cx="5396230" cy="3559175"/>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unio.png"/>
                    <pic:cNvPicPr/>
                  </pic:nvPicPr>
                  <pic:blipFill>
                    <a:blip r:embed="rId108">
                      <a:extLst>
                        <a:ext uri="{28A0092B-C50C-407E-A947-70E740481C1C}">
                          <a14:useLocalDpi xmlns:a14="http://schemas.microsoft.com/office/drawing/2010/main" val="0"/>
                        </a:ext>
                      </a:extLst>
                    </a:blip>
                    <a:stretch>
                      <a:fillRect/>
                    </a:stretch>
                  </pic:blipFill>
                  <pic:spPr>
                    <a:xfrm>
                      <a:off x="0" y="0"/>
                      <a:ext cx="5396230" cy="3559175"/>
                    </a:xfrm>
                    <a:prstGeom prst="rect">
                      <a:avLst/>
                    </a:prstGeom>
                  </pic:spPr>
                </pic:pic>
              </a:graphicData>
            </a:graphic>
          </wp:inline>
        </w:drawing>
      </w:r>
    </w:p>
    <w:p w14:paraId="1C0299E6" w14:textId="6B6A6A3A" w:rsidR="001B1D28" w:rsidRDefault="001B1D28" w:rsidP="001B1D28">
      <w:pPr>
        <w:pStyle w:val="Descripcin"/>
      </w:pPr>
      <w:bookmarkStart w:id="266" w:name="_Toc454030237"/>
      <w:bookmarkStart w:id="267" w:name="_Toc454137373"/>
      <w:r>
        <w:t xml:space="preserve">Figura </w:t>
      </w:r>
      <w:r>
        <w:fldChar w:fldCharType="begin"/>
      </w:r>
      <w:r>
        <w:instrText xml:space="preserve"> SEQ Figura \* ARABIC </w:instrText>
      </w:r>
      <w:r>
        <w:fldChar w:fldCharType="separate"/>
      </w:r>
      <w:r w:rsidR="00020F6A">
        <w:rPr>
          <w:noProof/>
        </w:rPr>
        <w:t>26</w:t>
      </w:r>
      <w:r>
        <w:fldChar w:fldCharType="end"/>
      </w:r>
      <w:r w:rsidR="00E92A92">
        <w:t>: Desglose junio</w:t>
      </w:r>
      <w:bookmarkEnd w:id="266"/>
      <w:bookmarkEnd w:id="267"/>
    </w:p>
    <w:p w14:paraId="0B618187" w14:textId="655EFD44" w:rsidR="00344C3D" w:rsidRDefault="00344C3D" w:rsidP="00344C3D"/>
    <w:p w14:paraId="082713EA" w14:textId="068DE15F" w:rsidR="00344C3D" w:rsidRDefault="00344C3D" w:rsidP="00344C3D">
      <w:pPr>
        <w:pStyle w:val="Ttulo1"/>
      </w:pPr>
      <w:bookmarkStart w:id="268" w:name="_Ref453840567"/>
      <w:bookmarkStart w:id="269" w:name="_Toc454137107"/>
      <w:r>
        <w:lastRenderedPageBreak/>
        <w:t xml:space="preserve">Anexo </w:t>
      </w:r>
      <w:r w:rsidR="000042C1">
        <w:t>E</w:t>
      </w:r>
      <w:r>
        <w:t xml:space="preserve"> – DOM</w:t>
      </w:r>
      <w:bookmarkEnd w:id="268"/>
      <w:bookmarkEnd w:id="269"/>
    </w:p>
    <w:p w14:paraId="798EC9CE" w14:textId="1F4E15BB"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E560A6">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4]", "manualFormatting" : "[9]", "plainTextFormattedCitation" : "[24]", "previouslyFormattedCitation" : "[24]"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4A3334DC"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020F6A">
        <w:t xml:space="preserve">Ilustración </w:t>
      </w:r>
      <w:r w:rsidR="00020F6A">
        <w:rPr>
          <w:noProof/>
        </w:rPr>
        <w:t>1</w:t>
      </w:r>
      <w:r>
        <w:fldChar w:fldCharType="end"/>
      </w:r>
      <w:r>
        <w:t xml:space="preserve"> de puede ver un esquema de una jerarquía generada por un documento XHTML al ser transformado en DOM </w:t>
      </w:r>
      <w:r>
        <w:fldChar w:fldCharType="begin" w:fldLock="1"/>
      </w:r>
      <w:r w:rsidR="00E560A6">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4]", "plainTextFormattedCitation" : "[24]", "previouslyFormattedCitation" : "[24]" }, "properties" : { "noteIndex" : 0 }, "schema" : "https://github.com/citation-style-language/schema/raw/master/csl-citation.json" }</w:instrText>
      </w:r>
      <w:r>
        <w:fldChar w:fldCharType="separate"/>
      </w:r>
      <w:r w:rsidR="009A6C96" w:rsidRPr="009A6C96">
        <w:rPr>
          <w:noProof/>
        </w:rPr>
        <w:t>[24]</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09">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43DF525B" w:rsidR="00344C3D" w:rsidRPr="00F559D9" w:rsidRDefault="00344C3D" w:rsidP="00344C3D">
      <w:pPr>
        <w:pStyle w:val="Descripcin"/>
        <w:jc w:val="center"/>
      </w:pPr>
      <w:bookmarkStart w:id="270" w:name="_Toc453684235"/>
      <w:bookmarkStart w:id="271" w:name="_Toc453842964"/>
      <w:bookmarkStart w:id="272" w:name="_Ref452741122"/>
      <w:r>
        <w:t xml:space="preserve">Ilustración </w:t>
      </w:r>
      <w:r>
        <w:fldChar w:fldCharType="begin"/>
      </w:r>
      <w:r>
        <w:instrText xml:space="preserve"> SEQ Ilustración \* ARABIC </w:instrText>
      </w:r>
      <w:r>
        <w:fldChar w:fldCharType="separate"/>
      </w:r>
      <w:r w:rsidR="00020F6A">
        <w:rPr>
          <w:noProof/>
        </w:rPr>
        <w:t>1</w:t>
      </w:r>
      <w:bookmarkEnd w:id="270"/>
      <w:bookmarkEnd w:id="271"/>
      <w:r>
        <w:fldChar w:fldCharType="end"/>
      </w:r>
      <w:bookmarkEnd w:id="272"/>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r>
        <w:rPr>
          <w:i/>
          <w:lang w:val="es-ES"/>
        </w:rPr>
        <w:t>parser</w:t>
      </w:r>
      <w:r>
        <w:rPr>
          <w:lang w:val="es-ES"/>
        </w:rPr>
        <w:t xml:space="preserve"> para este tipo de contenidos. Viene implementado en </w:t>
      </w:r>
      <w:r>
        <w:rPr>
          <w:i/>
          <w:lang w:val="es-ES"/>
        </w:rPr>
        <w:t>Tika Parser</w:t>
      </w:r>
      <w:r>
        <w:rPr>
          <w:lang w:val="es-ES"/>
        </w:rPr>
        <w:t xml:space="preserve">. </w:t>
      </w:r>
      <w:r>
        <w:rPr>
          <w:i/>
          <w:lang w:val="es-ES"/>
        </w:rPr>
        <w:t>Tika Parser</w:t>
      </w:r>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 . </w:t>
      </w:r>
    </w:p>
    <w:p w14:paraId="3DF67215" w14:textId="77777777" w:rsidR="00344C3D" w:rsidRPr="00344C3D" w:rsidRDefault="00344C3D" w:rsidP="00344C3D">
      <w:pPr>
        <w:rPr>
          <w:lang w:val="es-ES"/>
        </w:rPr>
      </w:pPr>
    </w:p>
    <w:sectPr w:rsidR="00344C3D" w:rsidRPr="00344C3D" w:rsidSect="00CD1933">
      <w:footerReference w:type="default" r:id="rId110"/>
      <w:footerReference w:type="first" r:id="rId111"/>
      <w:pgSz w:w="11900" w:h="16840"/>
      <w:pgMar w:top="1417" w:right="1701" w:bottom="1417" w:left="1701" w:header="708" w:footer="708" w:gutter="0"/>
      <w:pgNumType w:start="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rancisco J Lopez Pellicer" w:date="2016-06-18T20:28:00Z" w:initials="FJLP">
    <w:p w14:paraId="4EA9EBDB" w14:textId="4E81CB44" w:rsidR="0002306C" w:rsidRDefault="0002306C">
      <w:pPr>
        <w:pStyle w:val="Textocomentario"/>
      </w:pPr>
      <w:r>
        <w:rPr>
          <w:rStyle w:val="Refdecomentario"/>
        </w:rPr>
        <w:annotationRef/>
      </w:r>
      <w:r>
        <w:t>Falta la tabla de figuras.</w:t>
      </w:r>
    </w:p>
  </w:comment>
  <w:comment w:id="224" w:author="Francisco J Lopez Pellicer" w:date="2016-06-18T20:27:00Z" w:initials="FJLP">
    <w:p w14:paraId="5540666A" w14:textId="667DFB32" w:rsidR="0002306C" w:rsidRDefault="0002306C">
      <w:pPr>
        <w:pStyle w:val="Textocomentario"/>
      </w:pPr>
      <w:r>
        <w:rPr>
          <w:rStyle w:val="Refdecomentario"/>
        </w:rPr>
        <w:annotationRef/>
      </w:r>
      <w:r>
        <w:t>Mejora las referencias (por ejemplo, es mejor una referencia a un libro cuando solo tienes una referencia a una web o a Wikipedia)). y añade enlaces cuando exist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A9EBDB" w15:done="0"/>
  <w15:commentEx w15:paraId="5540666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CF89AF" w14:textId="77777777" w:rsidR="00594E9C" w:rsidRDefault="00594E9C" w:rsidP="00E23636">
      <w:r>
        <w:separator/>
      </w:r>
    </w:p>
  </w:endnote>
  <w:endnote w:type="continuationSeparator" w:id="0">
    <w:p w14:paraId="3D9A6A50" w14:textId="77777777" w:rsidR="00594E9C" w:rsidRDefault="00594E9C" w:rsidP="00E23636">
      <w:r>
        <w:continuationSeparator/>
      </w:r>
    </w:p>
  </w:endnote>
  <w:endnote w:type="continuationNotice" w:id="1">
    <w:p w14:paraId="1792466E" w14:textId="77777777" w:rsidR="00594E9C" w:rsidRDefault="00594E9C"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2634793"/>
      <w:docPartObj>
        <w:docPartGallery w:val="Page Numbers (Bottom of Page)"/>
        <w:docPartUnique/>
      </w:docPartObj>
    </w:sdtPr>
    <w:sdtContent>
      <w:p w14:paraId="306DE40C" w14:textId="1B032281" w:rsidR="0002306C" w:rsidRDefault="0002306C">
        <w:pPr>
          <w:pStyle w:val="Piedepgina"/>
          <w:jc w:val="right"/>
        </w:pPr>
        <w:r>
          <w:fldChar w:fldCharType="begin"/>
        </w:r>
        <w:r>
          <w:instrText>PAGE   \* MERGEFORMAT</w:instrText>
        </w:r>
        <w:r>
          <w:fldChar w:fldCharType="separate"/>
        </w:r>
        <w:r w:rsidR="00020F6A" w:rsidRPr="00020F6A">
          <w:rPr>
            <w:noProof/>
            <w:lang w:val="es-ES"/>
          </w:rPr>
          <w:t>41</w:t>
        </w:r>
        <w:r>
          <w:fldChar w:fldCharType="end"/>
        </w:r>
      </w:p>
    </w:sdtContent>
  </w:sdt>
  <w:p w14:paraId="5715C844" w14:textId="77777777" w:rsidR="0002306C" w:rsidRDefault="0002306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2F37D" w14:textId="262D82F0" w:rsidR="0002306C" w:rsidRDefault="0002306C">
    <w:pPr>
      <w:pStyle w:val="Piedepgina"/>
      <w:jc w:val="right"/>
    </w:pPr>
  </w:p>
  <w:p w14:paraId="55A3B763" w14:textId="77777777" w:rsidR="0002306C" w:rsidRDefault="0002306C">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F748B8" w14:textId="77777777" w:rsidR="00594E9C" w:rsidRDefault="00594E9C" w:rsidP="00E23636">
      <w:r>
        <w:separator/>
      </w:r>
    </w:p>
  </w:footnote>
  <w:footnote w:type="continuationSeparator" w:id="0">
    <w:p w14:paraId="1B1BB6A0" w14:textId="77777777" w:rsidR="00594E9C" w:rsidRDefault="00594E9C" w:rsidP="00E23636">
      <w:r>
        <w:continuationSeparator/>
      </w:r>
    </w:p>
  </w:footnote>
  <w:footnote w:type="continuationNotice" w:id="1">
    <w:p w14:paraId="726137D0" w14:textId="77777777" w:rsidR="00594E9C" w:rsidRDefault="00594E9C" w:rsidP="00DB3A94">
      <w:pPr>
        <w:spacing w:before="0" w:after="0"/>
      </w:pPr>
    </w:p>
  </w:footnote>
  <w:footnote w:id="2">
    <w:p w14:paraId="3ECB78D4" w14:textId="77777777" w:rsidR="0002306C" w:rsidRPr="00776873" w:rsidRDefault="0002306C" w:rsidP="00EA5DD1">
      <w:pPr>
        <w:pStyle w:val="Textonotapie"/>
      </w:pPr>
      <w:r w:rsidRPr="007C4B16">
        <w:rPr>
          <w:rStyle w:val="Refdenotaalpie"/>
        </w:rPr>
        <w:footnoteRef/>
      </w:r>
      <w:r>
        <w:t xml:space="preserve"> Desarrollador también de Lucene y Hadoop</w:t>
      </w:r>
    </w:p>
  </w:footnote>
  <w:footnote w:id="3">
    <w:p w14:paraId="1EE72ADE" w14:textId="77777777" w:rsidR="0002306C" w:rsidRPr="00776873" w:rsidRDefault="0002306C" w:rsidP="00EA5DD1">
      <w:pPr>
        <w:pStyle w:val="Textonotapie"/>
      </w:pPr>
      <w:r w:rsidRPr="007C4B16">
        <w:rPr>
          <w:rStyle w:val="Refdenotaalpie"/>
        </w:rPr>
        <w:footnoteRef/>
      </w:r>
      <w:r>
        <w:t xml:space="preserve"> Programa de candidatos para convertirse un parte de la fundación Apache.</w:t>
      </w:r>
    </w:p>
  </w:footnote>
  <w:footnote w:id="4">
    <w:p w14:paraId="73E5FEF0" w14:textId="2E28049D" w:rsidR="0002306C" w:rsidRPr="00817E0C" w:rsidRDefault="0002306C">
      <w:pPr>
        <w:pStyle w:val="Textonotapie"/>
      </w:pPr>
      <w:r w:rsidRPr="007C4B16">
        <w:rPr>
          <w:rStyle w:val="Refdenotaalpie"/>
        </w:rPr>
        <w:footnoteRef/>
      </w:r>
      <w:r>
        <w:t xml:space="preserve"> </w:t>
      </w:r>
      <w:r w:rsidRPr="00817E0C">
        <w:t>http://ant.apache.org/</w:t>
      </w:r>
    </w:p>
  </w:footnote>
  <w:footnote w:id="5">
    <w:p w14:paraId="4C6442A4" w14:textId="319A5879" w:rsidR="0002306C" w:rsidRPr="00817E0C" w:rsidRDefault="0002306C">
      <w:pPr>
        <w:pStyle w:val="Textonotapie"/>
      </w:pPr>
      <w:r w:rsidRPr="007C4B16">
        <w:rPr>
          <w:rStyle w:val="Refdenotaalpie"/>
        </w:rPr>
        <w:footnoteRef/>
      </w:r>
      <w:r>
        <w:t xml:space="preserve"> </w:t>
      </w:r>
      <w:r w:rsidRPr="00817E0C">
        <w:t>http://ant.apache.org/ivy/</w:t>
      </w:r>
    </w:p>
  </w:footnote>
  <w:footnote w:id="6">
    <w:p w14:paraId="3DA78CB8" w14:textId="77777777" w:rsidR="0002306C" w:rsidRPr="00000DC7" w:rsidRDefault="0002306C">
      <w:pPr>
        <w:pStyle w:val="Textonotapie"/>
        <w:rPr>
          <w:lang w:val="es-ES"/>
        </w:rPr>
      </w:pPr>
      <w:r w:rsidRPr="007C4B16">
        <w:rPr>
          <w:rStyle w:val="Refdenotaalpie"/>
        </w:rPr>
        <w:footnoteRef/>
      </w:r>
      <w:r>
        <w:t xml:space="preserve"> </w:t>
      </w:r>
      <w:r>
        <w:rPr>
          <w:lang w:val="es-ES"/>
        </w:rPr>
        <w:t>Anchor: Nombre con el que aparecen los enlaces en el navegador.</w:t>
      </w:r>
    </w:p>
  </w:footnote>
  <w:footnote w:id="7">
    <w:p w14:paraId="5FCE3A85" w14:textId="77777777" w:rsidR="0002306C" w:rsidRPr="009C481F" w:rsidRDefault="0002306C">
      <w:pPr>
        <w:pStyle w:val="Textonotapie"/>
        <w:rPr>
          <w:lang w:val="en-US"/>
        </w:rPr>
      </w:pPr>
      <w:r w:rsidRPr="007C4B16">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02306C" w:rsidRPr="009C481F" w:rsidRDefault="0002306C">
      <w:pPr>
        <w:pStyle w:val="Textonotapie"/>
        <w:rPr>
          <w:lang w:val="en-US"/>
        </w:rPr>
      </w:pPr>
      <w:r w:rsidRPr="007C4B16">
        <w:rPr>
          <w:rStyle w:val="Refdenotaalpie"/>
        </w:rPr>
        <w:footnoteRef/>
      </w:r>
      <w:r w:rsidRPr="009C481F">
        <w:rPr>
          <w:lang w:val="en-US"/>
        </w:rPr>
        <w:t xml:space="preserve"> Document Object Model</w:t>
      </w:r>
    </w:p>
  </w:footnote>
  <w:footnote w:id="9">
    <w:p w14:paraId="2A4B4875" w14:textId="52218679" w:rsidR="0002306C" w:rsidRPr="00817E0C" w:rsidRDefault="0002306C">
      <w:pPr>
        <w:pStyle w:val="Textonotapie"/>
      </w:pPr>
      <w:r w:rsidRPr="007C4B16">
        <w:rPr>
          <w:rStyle w:val="Refdenotaalpie"/>
        </w:rPr>
        <w:footnoteRef/>
      </w:r>
      <w:r>
        <w:t xml:space="preserve"> Solr es un motor de búsqueda basado en Lucene.</w:t>
      </w:r>
    </w:p>
  </w:footnote>
  <w:footnote w:id="10">
    <w:p w14:paraId="25CABACA" w14:textId="64637583" w:rsidR="0002306C" w:rsidRPr="00817E0C" w:rsidRDefault="0002306C">
      <w:pPr>
        <w:pStyle w:val="Textonotapie"/>
        <w:rPr>
          <w:lang w:val="es-ES"/>
        </w:rPr>
      </w:pPr>
      <w:r w:rsidRPr="007C4B16">
        <w:rPr>
          <w:rStyle w:val="Refdenotaalpie"/>
        </w:rPr>
        <w:footnoteRef/>
      </w:r>
      <w:r w:rsidRPr="00817E0C">
        <w:rPr>
          <w:lang w:val="es-ES"/>
        </w:rPr>
        <w:t xml:space="preserve"> El CrawlDatum contiene toda la informaci</w:t>
      </w:r>
      <w:r>
        <w:rPr>
          <w:lang w:val="es-ES"/>
        </w:rPr>
        <w:t>ón de cada URL.</w:t>
      </w:r>
    </w:p>
  </w:footnote>
  <w:footnote w:id="11">
    <w:p w14:paraId="1609A3F2" w14:textId="77777777" w:rsidR="0002306C" w:rsidRPr="000E566C" w:rsidRDefault="0002306C">
      <w:pPr>
        <w:pStyle w:val="Textonotapie"/>
        <w:rPr>
          <w:lang w:val="en-US"/>
        </w:rPr>
      </w:pPr>
      <w:r w:rsidRPr="007C4B16">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12">
    <w:p w14:paraId="0AE328B3" w14:textId="77777777" w:rsidR="0002306C" w:rsidRPr="000C3809" w:rsidRDefault="0002306C">
      <w:pPr>
        <w:pStyle w:val="Textonotapie"/>
        <w:rPr>
          <w:lang w:val="es-ES"/>
        </w:rPr>
      </w:pPr>
      <w:r w:rsidRPr="007C4B16">
        <w:rPr>
          <w:rStyle w:val="Refdenotaalpie"/>
        </w:rPr>
        <w:footnoteRef/>
      </w:r>
      <w:r>
        <w:t xml:space="preserve"> Tesauro: </w:t>
      </w:r>
      <w:r>
        <w:rPr>
          <w:lang w:val="es-ES"/>
        </w:rPr>
        <w:t>Lista de palabras o términos utilizados para representar conceptos.</w:t>
      </w:r>
    </w:p>
  </w:footnote>
  <w:footnote w:id="13">
    <w:p w14:paraId="479D0DD4" w14:textId="77777777" w:rsidR="0002306C" w:rsidRPr="009631D8" w:rsidRDefault="0002306C">
      <w:pPr>
        <w:pStyle w:val="Textonotapie"/>
        <w:rPr>
          <w:lang w:val="es-ES"/>
        </w:rPr>
      </w:pPr>
      <w:r w:rsidRPr="007C4B16">
        <w:rPr>
          <w:rStyle w:val="Refdenotaalpie"/>
        </w:rPr>
        <w:footnoteRef/>
      </w:r>
      <w:r>
        <w:t xml:space="preserve"> Lista de palabra que deben ser ignoradas en estos cálculos (de, el, la, y…)</w:t>
      </w:r>
    </w:p>
  </w:footnote>
  <w:footnote w:id="14">
    <w:p w14:paraId="6F285DB2" w14:textId="77777777" w:rsidR="0002306C" w:rsidRPr="0018380A" w:rsidRDefault="0002306C">
      <w:pPr>
        <w:pStyle w:val="Textonotapie"/>
        <w:rPr>
          <w:lang w:val="en-US"/>
        </w:rPr>
      </w:pPr>
      <w:r w:rsidRPr="007C4B16">
        <w:rPr>
          <w:rStyle w:val="Refdenotaalpie"/>
        </w:rPr>
        <w:footnoteRef/>
      </w:r>
      <w:r w:rsidRPr="0018380A">
        <w:rPr>
          <w:lang w:val="en-US"/>
        </w:rPr>
        <w:t xml:space="preserve"> Simple Knowledge Organization System</w:t>
      </w:r>
    </w:p>
  </w:footnote>
  <w:footnote w:id="15">
    <w:p w14:paraId="7A9F7424" w14:textId="77777777" w:rsidR="0002306C" w:rsidRPr="0018380A" w:rsidRDefault="0002306C">
      <w:pPr>
        <w:pStyle w:val="Textonotapie"/>
        <w:rPr>
          <w:lang w:val="en-US"/>
        </w:rPr>
      </w:pPr>
      <w:r w:rsidRPr="007C4B16">
        <w:rPr>
          <w:rStyle w:val="Refdenotaalpie"/>
        </w:rPr>
        <w:footnoteRef/>
      </w:r>
      <w:r w:rsidRPr="0018380A">
        <w:rPr>
          <w:lang w:val="en-US"/>
        </w:rPr>
        <w:t xml:space="preserve"> World Wide Web Consortium</w:t>
      </w:r>
    </w:p>
  </w:footnote>
  <w:footnote w:id="16">
    <w:p w14:paraId="52377A4B" w14:textId="77777777" w:rsidR="0002306C" w:rsidRPr="008E2B8A" w:rsidRDefault="0002306C">
      <w:pPr>
        <w:pStyle w:val="Textonotapie"/>
        <w:rPr>
          <w:lang w:val="es-ES"/>
        </w:rPr>
      </w:pPr>
      <w:r w:rsidRPr="007C4B16">
        <w:rPr>
          <w:rStyle w:val="Refdenotaalpie"/>
        </w:rPr>
        <w:footnoteRef/>
      </w:r>
      <w:r>
        <w:t xml:space="preserve"> </w:t>
      </w:r>
      <w:r>
        <w:rPr>
          <w:lang w:val="es-ES"/>
        </w:rPr>
        <w:t>Linked Open Data</w:t>
      </w:r>
    </w:p>
  </w:footnote>
  <w:footnote w:id="17">
    <w:p w14:paraId="355B7AC5" w14:textId="77777777" w:rsidR="0002306C" w:rsidRPr="00743077" w:rsidRDefault="0002306C" w:rsidP="00EA3A59">
      <w:pPr>
        <w:pStyle w:val="Textonotapie"/>
        <w:rPr>
          <w:lang w:val="es-ES"/>
        </w:rPr>
      </w:pPr>
      <w:r w:rsidRPr="007C4B16">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587F519A"/>
    <w:multiLevelType w:val="hybridMultilevel"/>
    <w:tmpl w:val="7A023B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2"/>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4"/>
  </w:num>
  <w:num w:numId="17">
    <w:abstractNumId w:val="24"/>
  </w:num>
  <w:num w:numId="18">
    <w:abstractNumId w:val="2"/>
  </w:num>
  <w:num w:numId="19">
    <w:abstractNumId w:val="1"/>
  </w:num>
  <w:num w:numId="20">
    <w:abstractNumId w:val="29"/>
  </w:num>
  <w:num w:numId="21">
    <w:abstractNumId w:val="6"/>
  </w:num>
  <w:num w:numId="22">
    <w:abstractNumId w:val="11"/>
  </w:num>
  <w:num w:numId="23">
    <w:abstractNumId w:val="12"/>
  </w:num>
  <w:num w:numId="24">
    <w:abstractNumId w:val="5"/>
  </w:num>
  <w:num w:numId="25">
    <w:abstractNumId w:val="20"/>
  </w:num>
  <w:num w:numId="26">
    <w:abstractNumId w:val="33"/>
  </w:num>
  <w:num w:numId="27">
    <w:abstractNumId w:val="17"/>
  </w:num>
  <w:num w:numId="28">
    <w:abstractNumId w:val="31"/>
  </w:num>
  <w:num w:numId="29">
    <w:abstractNumId w:val="0"/>
  </w:num>
  <w:num w:numId="30">
    <w:abstractNumId w:val="30"/>
  </w:num>
  <w:num w:numId="31">
    <w:abstractNumId w:val="8"/>
  </w:num>
  <w:num w:numId="32">
    <w:abstractNumId w:val="9"/>
  </w:num>
  <w:num w:numId="33">
    <w:abstractNumId w:val="4"/>
  </w:num>
  <w:num w:numId="34">
    <w:abstractNumId w:val="7"/>
  </w:num>
  <w:num w:numId="35">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isco J Lopez Pellicer">
    <w15:presenceInfo w15:providerId="Windows Live" w15:userId="e3a885b06c2abe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16C4"/>
    <w:rsid w:val="000042C1"/>
    <w:rsid w:val="0000480C"/>
    <w:rsid w:val="00006D0C"/>
    <w:rsid w:val="00011D83"/>
    <w:rsid w:val="00013076"/>
    <w:rsid w:val="00020F6A"/>
    <w:rsid w:val="000212A8"/>
    <w:rsid w:val="0002306C"/>
    <w:rsid w:val="00024724"/>
    <w:rsid w:val="0002638C"/>
    <w:rsid w:val="000263C7"/>
    <w:rsid w:val="00034561"/>
    <w:rsid w:val="0004044F"/>
    <w:rsid w:val="000465D2"/>
    <w:rsid w:val="00050E42"/>
    <w:rsid w:val="00052409"/>
    <w:rsid w:val="0006245E"/>
    <w:rsid w:val="000626F1"/>
    <w:rsid w:val="00064443"/>
    <w:rsid w:val="000654A6"/>
    <w:rsid w:val="00067D86"/>
    <w:rsid w:val="00072F22"/>
    <w:rsid w:val="00074A8E"/>
    <w:rsid w:val="00080324"/>
    <w:rsid w:val="00082ED0"/>
    <w:rsid w:val="00087245"/>
    <w:rsid w:val="000942D3"/>
    <w:rsid w:val="00095AE2"/>
    <w:rsid w:val="00095B1B"/>
    <w:rsid w:val="00096206"/>
    <w:rsid w:val="00096715"/>
    <w:rsid w:val="000A5566"/>
    <w:rsid w:val="000B16C6"/>
    <w:rsid w:val="000B31EA"/>
    <w:rsid w:val="000B3565"/>
    <w:rsid w:val="000B3E1E"/>
    <w:rsid w:val="000B53C2"/>
    <w:rsid w:val="000B7B47"/>
    <w:rsid w:val="000C1810"/>
    <w:rsid w:val="000C1E29"/>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76069"/>
    <w:rsid w:val="0018380A"/>
    <w:rsid w:val="00190AA7"/>
    <w:rsid w:val="0019136B"/>
    <w:rsid w:val="001922B4"/>
    <w:rsid w:val="00193F2E"/>
    <w:rsid w:val="00194AD1"/>
    <w:rsid w:val="00194FBE"/>
    <w:rsid w:val="001A4E7E"/>
    <w:rsid w:val="001B1786"/>
    <w:rsid w:val="001B1D28"/>
    <w:rsid w:val="001B2B38"/>
    <w:rsid w:val="001B2D57"/>
    <w:rsid w:val="001B37D5"/>
    <w:rsid w:val="001B4ADA"/>
    <w:rsid w:val="001B4FA1"/>
    <w:rsid w:val="001B5438"/>
    <w:rsid w:val="001C619E"/>
    <w:rsid w:val="001D1D41"/>
    <w:rsid w:val="001D1DD1"/>
    <w:rsid w:val="001D4C11"/>
    <w:rsid w:val="001E2206"/>
    <w:rsid w:val="001E6EEC"/>
    <w:rsid w:val="001E7C4F"/>
    <w:rsid w:val="001F326B"/>
    <w:rsid w:val="001F3D68"/>
    <w:rsid w:val="001F3FF8"/>
    <w:rsid w:val="001F40D2"/>
    <w:rsid w:val="001F5BDC"/>
    <w:rsid w:val="00200829"/>
    <w:rsid w:val="0020247F"/>
    <w:rsid w:val="00206CD6"/>
    <w:rsid w:val="00206EE7"/>
    <w:rsid w:val="002138B2"/>
    <w:rsid w:val="00225872"/>
    <w:rsid w:val="0022714D"/>
    <w:rsid w:val="002360B4"/>
    <w:rsid w:val="002367F4"/>
    <w:rsid w:val="00237E0E"/>
    <w:rsid w:val="00241409"/>
    <w:rsid w:val="002441BF"/>
    <w:rsid w:val="00246E1E"/>
    <w:rsid w:val="00247648"/>
    <w:rsid w:val="002478C4"/>
    <w:rsid w:val="00247C15"/>
    <w:rsid w:val="00251770"/>
    <w:rsid w:val="0025762A"/>
    <w:rsid w:val="00260FDB"/>
    <w:rsid w:val="00267251"/>
    <w:rsid w:val="0027033D"/>
    <w:rsid w:val="002736AA"/>
    <w:rsid w:val="002737DD"/>
    <w:rsid w:val="0027571F"/>
    <w:rsid w:val="002763C8"/>
    <w:rsid w:val="00280105"/>
    <w:rsid w:val="00280272"/>
    <w:rsid w:val="00284894"/>
    <w:rsid w:val="00293F00"/>
    <w:rsid w:val="00295827"/>
    <w:rsid w:val="002A4F6B"/>
    <w:rsid w:val="002A6C9F"/>
    <w:rsid w:val="002B1A22"/>
    <w:rsid w:val="002B4BCD"/>
    <w:rsid w:val="002B6704"/>
    <w:rsid w:val="002B6FA2"/>
    <w:rsid w:val="002C097D"/>
    <w:rsid w:val="002C5B66"/>
    <w:rsid w:val="002D4355"/>
    <w:rsid w:val="002D67E9"/>
    <w:rsid w:val="002E616A"/>
    <w:rsid w:val="002F5879"/>
    <w:rsid w:val="002F5E3F"/>
    <w:rsid w:val="002F6749"/>
    <w:rsid w:val="00302AEC"/>
    <w:rsid w:val="00307F95"/>
    <w:rsid w:val="00330932"/>
    <w:rsid w:val="00334916"/>
    <w:rsid w:val="00334B49"/>
    <w:rsid w:val="0033540F"/>
    <w:rsid w:val="003374C5"/>
    <w:rsid w:val="00342D8D"/>
    <w:rsid w:val="00342FF5"/>
    <w:rsid w:val="00344C3D"/>
    <w:rsid w:val="00351361"/>
    <w:rsid w:val="00354BDC"/>
    <w:rsid w:val="0036241A"/>
    <w:rsid w:val="00377B78"/>
    <w:rsid w:val="0038435D"/>
    <w:rsid w:val="00386249"/>
    <w:rsid w:val="0038627D"/>
    <w:rsid w:val="003A013F"/>
    <w:rsid w:val="003A31B9"/>
    <w:rsid w:val="003A371B"/>
    <w:rsid w:val="003A4FF8"/>
    <w:rsid w:val="003A674A"/>
    <w:rsid w:val="003A7FE7"/>
    <w:rsid w:val="003B1186"/>
    <w:rsid w:val="003B1C16"/>
    <w:rsid w:val="003B31DD"/>
    <w:rsid w:val="003C040D"/>
    <w:rsid w:val="003C086B"/>
    <w:rsid w:val="003C6997"/>
    <w:rsid w:val="003C7ADF"/>
    <w:rsid w:val="003E12F7"/>
    <w:rsid w:val="003E2A2B"/>
    <w:rsid w:val="003E757C"/>
    <w:rsid w:val="003F0F51"/>
    <w:rsid w:val="003F5363"/>
    <w:rsid w:val="004023A8"/>
    <w:rsid w:val="004032E9"/>
    <w:rsid w:val="00406D1D"/>
    <w:rsid w:val="0040752D"/>
    <w:rsid w:val="004202B7"/>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A1A"/>
    <w:rsid w:val="004A7F92"/>
    <w:rsid w:val="004B2535"/>
    <w:rsid w:val="004B78CE"/>
    <w:rsid w:val="004C2A1B"/>
    <w:rsid w:val="004C4DF2"/>
    <w:rsid w:val="004C77FC"/>
    <w:rsid w:val="00504E6E"/>
    <w:rsid w:val="0051229E"/>
    <w:rsid w:val="00513B82"/>
    <w:rsid w:val="00514A11"/>
    <w:rsid w:val="00515DA9"/>
    <w:rsid w:val="0051609A"/>
    <w:rsid w:val="00520DCC"/>
    <w:rsid w:val="00521D5C"/>
    <w:rsid w:val="00523161"/>
    <w:rsid w:val="00533D7E"/>
    <w:rsid w:val="00534C7D"/>
    <w:rsid w:val="00535C18"/>
    <w:rsid w:val="00560326"/>
    <w:rsid w:val="00565894"/>
    <w:rsid w:val="005669EA"/>
    <w:rsid w:val="005714D2"/>
    <w:rsid w:val="00572A19"/>
    <w:rsid w:val="00582DF3"/>
    <w:rsid w:val="00583227"/>
    <w:rsid w:val="00584AB4"/>
    <w:rsid w:val="00586114"/>
    <w:rsid w:val="00594E9C"/>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6058"/>
    <w:rsid w:val="0060786F"/>
    <w:rsid w:val="006107A5"/>
    <w:rsid w:val="00612C9C"/>
    <w:rsid w:val="006159F4"/>
    <w:rsid w:val="00623C70"/>
    <w:rsid w:val="00624DFC"/>
    <w:rsid w:val="0062563E"/>
    <w:rsid w:val="00635F08"/>
    <w:rsid w:val="00645084"/>
    <w:rsid w:val="006532FD"/>
    <w:rsid w:val="0066762F"/>
    <w:rsid w:val="006714EE"/>
    <w:rsid w:val="0067156C"/>
    <w:rsid w:val="00673A99"/>
    <w:rsid w:val="00691C60"/>
    <w:rsid w:val="0069390E"/>
    <w:rsid w:val="00693F8E"/>
    <w:rsid w:val="00695027"/>
    <w:rsid w:val="0069537B"/>
    <w:rsid w:val="006A1CB5"/>
    <w:rsid w:val="006B025D"/>
    <w:rsid w:val="006B1C13"/>
    <w:rsid w:val="006C01EE"/>
    <w:rsid w:val="006C1133"/>
    <w:rsid w:val="006C14DA"/>
    <w:rsid w:val="006C2E2C"/>
    <w:rsid w:val="006C3404"/>
    <w:rsid w:val="006D326A"/>
    <w:rsid w:val="006E0718"/>
    <w:rsid w:val="006E2469"/>
    <w:rsid w:val="006E4540"/>
    <w:rsid w:val="006E6AFA"/>
    <w:rsid w:val="006F08A1"/>
    <w:rsid w:val="007108FD"/>
    <w:rsid w:val="00711E64"/>
    <w:rsid w:val="0071662B"/>
    <w:rsid w:val="007219CF"/>
    <w:rsid w:val="00722739"/>
    <w:rsid w:val="00726AA1"/>
    <w:rsid w:val="00732575"/>
    <w:rsid w:val="00733248"/>
    <w:rsid w:val="00741255"/>
    <w:rsid w:val="00741C28"/>
    <w:rsid w:val="00743077"/>
    <w:rsid w:val="00752638"/>
    <w:rsid w:val="00762A8B"/>
    <w:rsid w:val="007662F0"/>
    <w:rsid w:val="007668EB"/>
    <w:rsid w:val="00772006"/>
    <w:rsid w:val="00772EAF"/>
    <w:rsid w:val="007755B9"/>
    <w:rsid w:val="00776873"/>
    <w:rsid w:val="007822BB"/>
    <w:rsid w:val="00782CE5"/>
    <w:rsid w:val="00793682"/>
    <w:rsid w:val="007940F3"/>
    <w:rsid w:val="0079539C"/>
    <w:rsid w:val="00796041"/>
    <w:rsid w:val="007A1925"/>
    <w:rsid w:val="007A546A"/>
    <w:rsid w:val="007A6612"/>
    <w:rsid w:val="007A7880"/>
    <w:rsid w:val="007A7FF1"/>
    <w:rsid w:val="007B562C"/>
    <w:rsid w:val="007B6C2D"/>
    <w:rsid w:val="007B7C75"/>
    <w:rsid w:val="007C0BA3"/>
    <w:rsid w:val="007C4B16"/>
    <w:rsid w:val="007D10E2"/>
    <w:rsid w:val="007D1D52"/>
    <w:rsid w:val="007D399A"/>
    <w:rsid w:val="007E4457"/>
    <w:rsid w:val="007E58D2"/>
    <w:rsid w:val="007E719C"/>
    <w:rsid w:val="007F0C06"/>
    <w:rsid w:val="007F1650"/>
    <w:rsid w:val="007F5CBC"/>
    <w:rsid w:val="007F78A4"/>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50B9"/>
    <w:rsid w:val="00875C43"/>
    <w:rsid w:val="0087754E"/>
    <w:rsid w:val="008810F8"/>
    <w:rsid w:val="0088308C"/>
    <w:rsid w:val="00884E73"/>
    <w:rsid w:val="008850B6"/>
    <w:rsid w:val="00890EC2"/>
    <w:rsid w:val="008A0898"/>
    <w:rsid w:val="008A09F8"/>
    <w:rsid w:val="008A1DCA"/>
    <w:rsid w:val="008A6B3C"/>
    <w:rsid w:val="008A6E2A"/>
    <w:rsid w:val="008B1E86"/>
    <w:rsid w:val="008B4F6E"/>
    <w:rsid w:val="008B7333"/>
    <w:rsid w:val="008C271B"/>
    <w:rsid w:val="008C3C01"/>
    <w:rsid w:val="008D0CBF"/>
    <w:rsid w:val="008D78FC"/>
    <w:rsid w:val="008E0B20"/>
    <w:rsid w:val="008E1D94"/>
    <w:rsid w:val="008E24FD"/>
    <w:rsid w:val="008E2954"/>
    <w:rsid w:val="008E2B8A"/>
    <w:rsid w:val="008E3A4C"/>
    <w:rsid w:val="008E674E"/>
    <w:rsid w:val="008F212B"/>
    <w:rsid w:val="008F31CD"/>
    <w:rsid w:val="008F348F"/>
    <w:rsid w:val="008F48F3"/>
    <w:rsid w:val="008F62B4"/>
    <w:rsid w:val="00900959"/>
    <w:rsid w:val="00910F25"/>
    <w:rsid w:val="00911204"/>
    <w:rsid w:val="00915538"/>
    <w:rsid w:val="00921880"/>
    <w:rsid w:val="00923C56"/>
    <w:rsid w:val="00924B94"/>
    <w:rsid w:val="00926622"/>
    <w:rsid w:val="009355F9"/>
    <w:rsid w:val="0093584C"/>
    <w:rsid w:val="00936783"/>
    <w:rsid w:val="00941F65"/>
    <w:rsid w:val="009631D8"/>
    <w:rsid w:val="0098210A"/>
    <w:rsid w:val="0098437C"/>
    <w:rsid w:val="00984BA4"/>
    <w:rsid w:val="00985F97"/>
    <w:rsid w:val="00992214"/>
    <w:rsid w:val="00995225"/>
    <w:rsid w:val="009A69F2"/>
    <w:rsid w:val="009A6C96"/>
    <w:rsid w:val="009B2D31"/>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00C3C"/>
    <w:rsid w:val="00A06322"/>
    <w:rsid w:val="00A12282"/>
    <w:rsid w:val="00A22DD8"/>
    <w:rsid w:val="00A248E0"/>
    <w:rsid w:val="00A26AB6"/>
    <w:rsid w:val="00A35E4C"/>
    <w:rsid w:val="00A36913"/>
    <w:rsid w:val="00A53786"/>
    <w:rsid w:val="00A56245"/>
    <w:rsid w:val="00A60FD9"/>
    <w:rsid w:val="00A752EA"/>
    <w:rsid w:val="00A771E4"/>
    <w:rsid w:val="00A81868"/>
    <w:rsid w:val="00A8332F"/>
    <w:rsid w:val="00A8341A"/>
    <w:rsid w:val="00A838D1"/>
    <w:rsid w:val="00A84936"/>
    <w:rsid w:val="00A8533A"/>
    <w:rsid w:val="00A855A0"/>
    <w:rsid w:val="00A867CD"/>
    <w:rsid w:val="00A90DA0"/>
    <w:rsid w:val="00A9328A"/>
    <w:rsid w:val="00A97BDE"/>
    <w:rsid w:val="00AA03F0"/>
    <w:rsid w:val="00AB7ED1"/>
    <w:rsid w:val="00AC4789"/>
    <w:rsid w:val="00AD0A45"/>
    <w:rsid w:val="00AD0D42"/>
    <w:rsid w:val="00AD1ED5"/>
    <w:rsid w:val="00AD3F98"/>
    <w:rsid w:val="00AF1389"/>
    <w:rsid w:val="00AF2604"/>
    <w:rsid w:val="00AF4D88"/>
    <w:rsid w:val="00B0076A"/>
    <w:rsid w:val="00B069BD"/>
    <w:rsid w:val="00B14B33"/>
    <w:rsid w:val="00B23BF0"/>
    <w:rsid w:val="00B2656A"/>
    <w:rsid w:val="00B2776A"/>
    <w:rsid w:val="00B32125"/>
    <w:rsid w:val="00B34F9C"/>
    <w:rsid w:val="00B365EB"/>
    <w:rsid w:val="00B464BD"/>
    <w:rsid w:val="00B516AA"/>
    <w:rsid w:val="00B52B78"/>
    <w:rsid w:val="00B53F0A"/>
    <w:rsid w:val="00B55DA4"/>
    <w:rsid w:val="00B57CF8"/>
    <w:rsid w:val="00B65B50"/>
    <w:rsid w:val="00B664B9"/>
    <w:rsid w:val="00B716E3"/>
    <w:rsid w:val="00B75BEB"/>
    <w:rsid w:val="00B77571"/>
    <w:rsid w:val="00B844DD"/>
    <w:rsid w:val="00B84DE7"/>
    <w:rsid w:val="00B85C76"/>
    <w:rsid w:val="00B86701"/>
    <w:rsid w:val="00B90438"/>
    <w:rsid w:val="00BA3DC4"/>
    <w:rsid w:val="00BA52C6"/>
    <w:rsid w:val="00BA62EA"/>
    <w:rsid w:val="00BB015E"/>
    <w:rsid w:val="00BB4D3C"/>
    <w:rsid w:val="00BC6B81"/>
    <w:rsid w:val="00BD078F"/>
    <w:rsid w:val="00BD0DD8"/>
    <w:rsid w:val="00BE621D"/>
    <w:rsid w:val="00BF6A6A"/>
    <w:rsid w:val="00BF7299"/>
    <w:rsid w:val="00C1074E"/>
    <w:rsid w:val="00C124BE"/>
    <w:rsid w:val="00C167A7"/>
    <w:rsid w:val="00C24DF5"/>
    <w:rsid w:val="00C24EC8"/>
    <w:rsid w:val="00C2506E"/>
    <w:rsid w:val="00C2581D"/>
    <w:rsid w:val="00C311E3"/>
    <w:rsid w:val="00C3155C"/>
    <w:rsid w:val="00C316B3"/>
    <w:rsid w:val="00C35B8F"/>
    <w:rsid w:val="00C40B90"/>
    <w:rsid w:val="00C41601"/>
    <w:rsid w:val="00C42257"/>
    <w:rsid w:val="00C44581"/>
    <w:rsid w:val="00C47750"/>
    <w:rsid w:val="00C478A4"/>
    <w:rsid w:val="00C602F1"/>
    <w:rsid w:val="00C65561"/>
    <w:rsid w:val="00C67F3E"/>
    <w:rsid w:val="00C749D3"/>
    <w:rsid w:val="00C74F39"/>
    <w:rsid w:val="00C832FC"/>
    <w:rsid w:val="00C83975"/>
    <w:rsid w:val="00C8497C"/>
    <w:rsid w:val="00C86C01"/>
    <w:rsid w:val="00C911E3"/>
    <w:rsid w:val="00C94E1E"/>
    <w:rsid w:val="00C966C3"/>
    <w:rsid w:val="00C9758A"/>
    <w:rsid w:val="00C97BE8"/>
    <w:rsid w:val="00CA5ACD"/>
    <w:rsid w:val="00CB2304"/>
    <w:rsid w:val="00CB6ACA"/>
    <w:rsid w:val="00CC00B1"/>
    <w:rsid w:val="00CC5867"/>
    <w:rsid w:val="00CD1933"/>
    <w:rsid w:val="00CD2403"/>
    <w:rsid w:val="00CF0F78"/>
    <w:rsid w:val="00CF22DB"/>
    <w:rsid w:val="00CF404C"/>
    <w:rsid w:val="00CF49FE"/>
    <w:rsid w:val="00CF588A"/>
    <w:rsid w:val="00CF76C8"/>
    <w:rsid w:val="00D01AE6"/>
    <w:rsid w:val="00D14FAF"/>
    <w:rsid w:val="00D22140"/>
    <w:rsid w:val="00D266F5"/>
    <w:rsid w:val="00D30DD5"/>
    <w:rsid w:val="00D36F1D"/>
    <w:rsid w:val="00D4184F"/>
    <w:rsid w:val="00D4323F"/>
    <w:rsid w:val="00D47A3C"/>
    <w:rsid w:val="00D50E41"/>
    <w:rsid w:val="00D515E5"/>
    <w:rsid w:val="00D51BE1"/>
    <w:rsid w:val="00D54E74"/>
    <w:rsid w:val="00D5706B"/>
    <w:rsid w:val="00D575EA"/>
    <w:rsid w:val="00D60614"/>
    <w:rsid w:val="00D62871"/>
    <w:rsid w:val="00D730EA"/>
    <w:rsid w:val="00D74D2D"/>
    <w:rsid w:val="00D757EF"/>
    <w:rsid w:val="00D91213"/>
    <w:rsid w:val="00D9183D"/>
    <w:rsid w:val="00D92345"/>
    <w:rsid w:val="00D96CF3"/>
    <w:rsid w:val="00D9777B"/>
    <w:rsid w:val="00DA225B"/>
    <w:rsid w:val="00DA708A"/>
    <w:rsid w:val="00DB34F7"/>
    <w:rsid w:val="00DB3A94"/>
    <w:rsid w:val="00DB464F"/>
    <w:rsid w:val="00DC1376"/>
    <w:rsid w:val="00DC17B9"/>
    <w:rsid w:val="00DC46A8"/>
    <w:rsid w:val="00DC7DD8"/>
    <w:rsid w:val="00DE033E"/>
    <w:rsid w:val="00DE098F"/>
    <w:rsid w:val="00DE0B18"/>
    <w:rsid w:val="00DE3971"/>
    <w:rsid w:val="00DE74C0"/>
    <w:rsid w:val="00DF7B0B"/>
    <w:rsid w:val="00E03753"/>
    <w:rsid w:val="00E05725"/>
    <w:rsid w:val="00E070E3"/>
    <w:rsid w:val="00E1693F"/>
    <w:rsid w:val="00E20F92"/>
    <w:rsid w:val="00E23636"/>
    <w:rsid w:val="00E30CD3"/>
    <w:rsid w:val="00E35B4D"/>
    <w:rsid w:val="00E41047"/>
    <w:rsid w:val="00E420DB"/>
    <w:rsid w:val="00E446A2"/>
    <w:rsid w:val="00E45E60"/>
    <w:rsid w:val="00E51734"/>
    <w:rsid w:val="00E560A6"/>
    <w:rsid w:val="00E575CE"/>
    <w:rsid w:val="00E6215B"/>
    <w:rsid w:val="00E73653"/>
    <w:rsid w:val="00E7738A"/>
    <w:rsid w:val="00E82347"/>
    <w:rsid w:val="00E83181"/>
    <w:rsid w:val="00E84FA8"/>
    <w:rsid w:val="00E85CF2"/>
    <w:rsid w:val="00E92A92"/>
    <w:rsid w:val="00E92E9C"/>
    <w:rsid w:val="00E94AC1"/>
    <w:rsid w:val="00EA3A59"/>
    <w:rsid w:val="00EA5DD1"/>
    <w:rsid w:val="00EA74D8"/>
    <w:rsid w:val="00EB3741"/>
    <w:rsid w:val="00EB5262"/>
    <w:rsid w:val="00EB64F7"/>
    <w:rsid w:val="00EB6ED8"/>
    <w:rsid w:val="00EC566A"/>
    <w:rsid w:val="00ED3496"/>
    <w:rsid w:val="00ED413F"/>
    <w:rsid w:val="00EE282F"/>
    <w:rsid w:val="00EE6475"/>
    <w:rsid w:val="00EE69F2"/>
    <w:rsid w:val="00EE7164"/>
    <w:rsid w:val="00EF427B"/>
    <w:rsid w:val="00EF5C01"/>
    <w:rsid w:val="00F024EF"/>
    <w:rsid w:val="00F055B2"/>
    <w:rsid w:val="00F07439"/>
    <w:rsid w:val="00F07B42"/>
    <w:rsid w:val="00F15EC6"/>
    <w:rsid w:val="00F1634A"/>
    <w:rsid w:val="00F21730"/>
    <w:rsid w:val="00F21AF0"/>
    <w:rsid w:val="00F23EFD"/>
    <w:rsid w:val="00F25BCC"/>
    <w:rsid w:val="00F30345"/>
    <w:rsid w:val="00F34B0D"/>
    <w:rsid w:val="00F41806"/>
    <w:rsid w:val="00F42D86"/>
    <w:rsid w:val="00F53FA8"/>
    <w:rsid w:val="00F54B98"/>
    <w:rsid w:val="00F559D9"/>
    <w:rsid w:val="00F61FAE"/>
    <w:rsid w:val="00F7520B"/>
    <w:rsid w:val="00F87E88"/>
    <w:rsid w:val="00F9369A"/>
    <w:rsid w:val="00F94FAA"/>
    <w:rsid w:val="00FB2A4D"/>
    <w:rsid w:val="00FB4B61"/>
    <w:rsid w:val="00FB5AB4"/>
    <w:rsid w:val="00FC6409"/>
    <w:rsid w:val="00FD2EED"/>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5762A"/>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5762A"/>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 w:type="paragraph" w:styleId="Mapadeldocumento">
    <w:name w:val="Document Map"/>
    <w:basedOn w:val="Normal"/>
    <w:link w:val="MapadeldocumentoCar"/>
    <w:uiPriority w:val="99"/>
    <w:semiHidden/>
    <w:unhideWhenUsed/>
    <w:rsid w:val="00B464BD"/>
    <w:pPr>
      <w:spacing w:before="0" w:after="0"/>
    </w:pPr>
    <w:rPr>
      <w:rFonts w:ascii="Times New Roman" w:hAnsi="Times New Roman"/>
    </w:rPr>
  </w:style>
  <w:style w:type="character" w:customStyle="1" w:styleId="MapadeldocumentoCar">
    <w:name w:val="Mapa del documento Car"/>
    <w:basedOn w:val="Fuentedeprrafopredeter"/>
    <w:link w:val="Mapadeldocumento"/>
    <w:uiPriority w:val="99"/>
    <w:semiHidden/>
    <w:rsid w:val="00B464BD"/>
    <w:rPr>
      <w:sz w:val="24"/>
      <w:szCs w:val="24"/>
      <w:lang w:val="es-ES_tradnl" w:eastAsia="es-ES_tradnl"/>
    </w:rPr>
  </w:style>
  <w:style w:type="character" w:styleId="Refdecomentario">
    <w:name w:val="annotation reference"/>
    <w:basedOn w:val="Fuentedeprrafopredeter"/>
    <w:uiPriority w:val="99"/>
    <w:semiHidden/>
    <w:unhideWhenUsed/>
    <w:rsid w:val="00B464BD"/>
    <w:rPr>
      <w:sz w:val="18"/>
      <w:szCs w:val="18"/>
    </w:rPr>
  </w:style>
  <w:style w:type="paragraph" w:styleId="Textocomentario">
    <w:name w:val="annotation text"/>
    <w:basedOn w:val="Normal"/>
    <w:link w:val="TextocomentarioCar"/>
    <w:uiPriority w:val="99"/>
    <w:semiHidden/>
    <w:unhideWhenUsed/>
    <w:rsid w:val="00B464BD"/>
  </w:style>
  <w:style w:type="character" w:customStyle="1" w:styleId="TextocomentarioCar">
    <w:name w:val="Texto comentario Car"/>
    <w:basedOn w:val="Fuentedeprrafopredeter"/>
    <w:link w:val="Textocomentario"/>
    <w:uiPriority w:val="99"/>
    <w:semiHidden/>
    <w:rsid w:val="00B464BD"/>
    <w:rPr>
      <w:rFonts w:ascii="Myriad Pro" w:hAnsi="Myriad Pro"/>
      <w:sz w:val="24"/>
      <w:szCs w:val="24"/>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B464BD"/>
    <w:rPr>
      <w:b/>
      <w:bCs/>
      <w:sz w:val="20"/>
      <w:szCs w:val="20"/>
    </w:rPr>
  </w:style>
  <w:style w:type="character" w:customStyle="1" w:styleId="AsuntodelcomentarioCar">
    <w:name w:val="Asunto del comentario Car"/>
    <w:basedOn w:val="TextocomentarioCar"/>
    <w:link w:val="Asuntodelcomentario"/>
    <w:uiPriority w:val="99"/>
    <w:semiHidden/>
    <w:rsid w:val="00B464BD"/>
    <w:rPr>
      <w:rFonts w:ascii="Myriad Pro" w:hAnsi="Myriad Pro"/>
      <w:b/>
      <w:bCs/>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bin/Educacio/MiraMon.cgi?REQUEST=GetCapabilities&amp;SERVICE=WMS&amp;VERSION=1.3.0" TargetMode="External"/><Relationship Id="rId21" Type="http://schemas.openxmlformats.org/officeDocument/2006/relationships/hyperlink" Target="http://www.opengis.uab.es/cgi-" TargetMode="External"/><Relationship Id="rId42" Type="http://schemas.openxmlformats.org/officeDocument/2006/relationships/image" Target="media/image14.emf"/><Relationship Id="rId47" Type="http://schemas.openxmlformats.org/officeDocument/2006/relationships/oleObject" Target="embeddings/oleObject10.bin"/><Relationship Id="rId63" Type="http://schemas.openxmlformats.org/officeDocument/2006/relationships/image" Target="media/image27.emf"/><Relationship Id="rId68" Type="http://schemas.openxmlformats.org/officeDocument/2006/relationships/oleObject" Target="embeddings/oleObject18.bin"/><Relationship Id="rId84" Type="http://schemas.openxmlformats.org/officeDocument/2006/relationships/hyperlink" Target="https://es.wikipedia.org/wiki/Normalizaci%C3%B3n" TargetMode="External"/><Relationship Id="rId89" Type="http://schemas.openxmlformats.org/officeDocument/2006/relationships/hyperlink" Target="https://es.wikipedia.org/w/index.php?title=WebCGM&amp;action=edit&amp;redlink=1" TargetMode="External"/><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opengis.net/spec/WCS_service-model_scaling+interpolation/1.0/conf/scaling+interpolation" TargetMode="External"/><Relationship Id="rId29" Type="http://schemas.openxmlformats.org/officeDocument/2006/relationships/oleObject" Target="embeddings/oleObject1.bin"/><Relationship Id="rId107" Type="http://schemas.openxmlformats.org/officeDocument/2006/relationships/image" Target="media/image43.png"/><Relationship Id="rId11" Type="http://schemas.microsoft.com/office/2011/relationships/commentsExtended" Target="commentsExtended.xml"/><Relationship Id="rId24" Type="http://schemas.openxmlformats.org/officeDocument/2006/relationships/hyperlink" Target="http://www.opengis.uab.es/cgi-" TargetMode="External"/><Relationship Id="rId32" Type="http://schemas.openxmlformats.org/officeDocument/2006/relationships/image" Target="media/image9.wmf"/><Relationship Id="rId37"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oleObject" Target="embeddings/oleObject9.bin"/><Relationship Id="rId53" Type="http://schemas.openxmlformats.org/officeDocument/2006/relationships/image" Target="media/image20.png"/><Relationship Id="rId58" Type="http://schemas.openxmlformats.org/officeDocument/2006/relationships/oleObject" Target="embeddings/oleObject14.bin"/><Relationship Id="rId66" Type="http://schemas.openxmlformats.org/officeDocument/2006/relationships/oleObject" Target="embeddings/oleObject17.bin"/><Relationship Id="rId74" Type="http://schemas.openxmlformats.org/officeDocument/2006/relationships/oleObject" Target="embeddings/oleObject21.bin"/><Relationship Id="rId79" Type="http://schemas.openxmlformats.org/officeDocument/2006/relationships/image" Target="media/image35.png"/><Relationship Id="rId87" Type="http://schemas.openxmlformats.org/officeDocument/2006/relationships/hyperlink" Target="https://es.wikipedia.org/wiki/JPEG" TargetMode="External"/><Relationship Id="rId102" Type="http://schemas.openxmlformats.org/officeDocument/2006/relationships/image" Target="media/image38.png"/><Relationship Id="rId110"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oleObject" Target="embeddings/oleObject15.bin"/><Relationship Id="rId82" Type="http://schemas.openxmlformats.org/officeDocument/2006/relationships/hyperlink" Target="https://es.wikipedia.org/wiki/Mapa" TargetMode="External"/><Relationship Id="rId90" Type="http://schemas.openxmlformats.org/officeDocument/2006/relationships/hyperlink" Target="https://es.wikipedia.org/wiki/Interfaz" TargetMode="External"/><Relationship Id="rId95" Type="http://schemas.openxmlformats.org/officeDocument/2006/relationships/hyperlink" Target="https://es.wikipedia.org/wiki/Interfaz" TargetMode="External"/><Relationship Id="rId19" Type="http://schemas.openxmlformats.org/officeDocument/2006/relationships/hyperlink" Target="http://www.opengis.net/spec/WCS_service-model_scaling+interpolation/1.0/conf/scaling+interpolation" TargetMode="External"/><Relationship Id="rId14" Type="http://schemas.openxmlformats.org/officeDocument/2006/relationships/image" Target="media/image5.png"/><Relationship Id="rId22" Type="http://schemas.openxmlformats.org/officeDocument/2006/relationships/hyperlink" Target="http://www.opengis.uab.es/cgi-bin/IdoneitatPI/MiraMon5_0.cgi" TargetMode="External"/><Relationship Id="rId27" Type="http://schemas.openxmlformats.org/officeDocument/2006/relationships/hyperlink" Target="http://www.opengis.uab.es/cgi-bin/Educacio/MiraMon.cgi?REQUEST=GetCapabilities&amp;SERVICE=WMS&amp;VERSION=1.3.0" TargetMode="External"/><Relationship Id="rId30" Type="http://schemas.openxmlformats.org/officeDocument/2006/relationships/image" Target="media/image8.wmf"/><Relationship Id="rId35" Type="http://schemas.openxmlformats.org/officeDocument/2006/relationships/oleObject" Target="embeddings/oleObject4.bin"/><Relationship Id="rId43" Type="http://schemas.openxmlformats.org/officeDocument/2006/relationships/oleObject" Target="embeddings/oleObject8.bin"/><Relationship Id="rId48" Type="http://schemas.openxmlformats.org/officeDocument/2006/relationships/image" Target="media/image17.wmf"/><Relationship Id="rId56" Type="http://schemas.openxmlformats.org/officeDocument/2006/relationships/image" Target="media/image22.png"/><Relationship Id="rId64" Type="http://schemas.openxmlformats.org/officeDocument/2006/relationships/oleObject" Target="embeddings/oleObject16.bin"/><Relationship Id="rId69" Type="http://schemas.openxmlformats.org/officeDocument/2006/relationships/image" Target="media/image30.wmf"/><Relationship Id="rId77" Type="http://schemas.openxmlformats.org/officeDocument/2006/relationships/hyperlink" Target="http://www.idee.es)" TargetMode="External"/><Relationship Id="rId100" Type="http://schemas.openxmlformats.org/officeDocument/2006/relationships/hyperlink" Target="https://es.wikipedia.org/wiki/Sistema_de_Informaci%C3%B3n_Geogr%C3%A1fica" TargetMode="External"/><Relationship Id="rId105" Type="http://schemas.openxmlformats.org/officeDocument/2006/relationships/image" Target="media/image41.png"/><Relationship Id="rId113" Type="http://schemas.microsoft.com/office/2011/relationships/people" Target="people.xml"/><Relationship Id="rId8" Type="http://schemas.openxmlformats.org/officeDocument/2006/relationships/image" Target="media/image1.png"/><Relationship Id="rId51" Type="http://schemas.openxmlformats.org/officeDocument/2006/relationships/oleObject" Target="embeddings/oleObject12.bin"/><Relationship Id="rId72" Type="http://schemas.openxmlformats.org/officeDocument/2006/relationships/oleObject" Target="embeddings/oleObject20.bin"/><Relationship Id="rId80" Type="http://schemas.openxmlformats.org/officeDocument/2006/relationships/image" Target="media/image36.png"/><Relationship Id="rId85" Type="http://schemas.openxmlformats.org/officeDocument/2006/relationships/hyperlink" Target="https://es.wikipedia.org/wiki/PNG" TargetMode="External"/><Relationship Id="rId93" Type="http://schemas.openxmlformats.org/officeDocument/2006/relationships/hyperlink" Target="https://es.wikipedia.org/wiki/GML" TargetMode="External"/><Relationship Id="rId98" Type="http://schemas.openxmlformats.org/officeDocument/2006/relationships/hyperlink" Target="https://es.wikipedia.org/wiki/Web_Map_Service"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opengis.net/spec/WCS_service-model_scaling+interpolation/1.0/conf/scaling+interpolation" TargetMode="External"/><Relationship Id="rId25" Type="http://schemas.openxmlformats.org/officeDocument/2006/relationships/hyperlink" Target="http://www.opengis.uab.es/cgi-bin/IdoneitatPI/MiraMon5_0.cgi" TargetMode="External"/><Relationship Id="rId33" Type="http://schemas.openxmlformats.org/officeDocument/2006/relationships/oleObject" Target="embeddings/oleObject3.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image" Target="media/image24.png"/><Relationship Id="rId67" Type="http://schemas.openxmlformats.org/officeDocument/2006/relationships/image" Target="media/image29.wmf"/><Relationship Id="rId103" Type="http://schemas.openxmlformats.org/officeDocument/2006/relationships/image" Target="media/image39.png"/><Relationship Id="rId108" Type="http://schemas.openxmlformats.org/officeDocument/2006/relationships/image" Target="media/image44.png"/><Relationship Id="rId20" Type="http://schemas.openxmlformats.org/officeDocument/2006/relationships/hyperlink" Target="http://www.opengis.uab.es/cgi-bin/IdoneitatPI/MiraMon5_0.cgi?request=GetCapabilities&amp;service=WMS" TargetMode="External"/><Relationship Id="rId41" Type="http://schemas.openxmlformats.org/officeDocument/2006/relationships/oleObject" Target="embeddings/oleObject7.bin"/><Relationship Id="rId54" Type="http://schemas.openxmlformats.org/officeDocument/2006/relationships/image" Target="media/image21.wmf"/><Relationship Id="rId62" Type="http://schemas.openxmlformats.org/officeDocument/2006/relationships/image" Target="media/image26.png"/><Relationship Id="rId70" Type="http://schemas.openxmlformats.org/officeDocument/2006/relationships/oleObject" Target="embeddings/oleObject19.bin"/><Relationship Id="rId75" Type="http://schemas.openxmlformats.org/officeDocument/2006/relationships/image" Target="media/image33.wmf"/><Relationship Id="rId83" Type="http://schemas.openxmlformats.org/officeDocument/2006/relationships/hyperlink" Target="https://es.wikipedia.org/wiki/Informaci%C3%B3n_geogr%C3%A1fica" TargetMode="External"/><Relationship Id="rId88" Type="http://schemas.openxmlformats.org/officeDocument/2006/relationships/hyperlink" Target="https://es.wikipedia.org/wiki/Scalable_Vector_Graphics" TargetMode="External"/><Relationship Id="rId91" Type="http://schemas.openxmlformats.org/officeDocument/2006/relationships/hyperlink" Target="https://es.wikipedia.org/wiki/WMS" TargetMode="External"/><Relationship Id="rId96" Type="http://schemas.openxmlformats.org/officeDocument/2006/relationships/hyperlink" Target="https://es.wikipedia.org/wiki/Geograf%C3%ADa" TargetMode="External"/><Relationship Id="rId11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www.opengis.uab.es/cgi-bin/IdoneitatPI/MiraMon5_0.cgi?request=GetCapabilities&amp;service=WMS" TargetMode="External"/><Relationship Id="rId28" Type="http://schemas.openxmlformats.org/officeDocument/2006/relationships/image" Target="media/image7.wmf"/><Relationship Id="rId36" Type="http://schemas.openxmlformats.org/officeDocument/2006/relationships/image" Target="media/image11.wmf"/><Relationship Id="rId49" Type="http://schemas.openxmlformats.org/officeDocument/2006/relationships/oleObject" Target="embeddings/oleObject11.bin"/><Relationship Id="rId57" Type="http://schemas.openxmlformats.org/officeDocument/2006/relationships/image" Target="media/image23.wmf"/><Relationship Id="rId106" Type="http://schemas.openxmlformats.org/officeDocument/2006/relationships/image" Target="media/image42.png"/><Relationship Id="rId114" Type="http://schemas.openxmlformats.org/officeDocument/2006/relationships/theme" Target="theme/theme1.xml"/><Relationship Id="rId10" Type="http://schemas.openxmlformats.org/officeDocument/2006/relationships/comments" Target="comments.xml"/><Relationship Id="rId31" Type="http://schemas.openxmlformats.org/officeDocument/2006/relationships/oleObject" Target="embeddings/oleObject2.bin"/><Relationship Id="rId44" Type="http://schemas.openxmlformats.org/officeDocument/2006/relationships/image" Target="media/image15.wmf"/><Relationship Id="rId52" Type="http://schemas.openxmlformats.org/officeDocument/2006/relationships/image" Target="media/image19.png"/><Relationship Id="rId60" Type="http://schemas.openxmlformats.org/officeDocument/2006/relationships/image" Target="media/image25.wmf"/><Relationship Id="rId65" Type="http://schemas.openxmlformats.org/officeDocument/2006/relationships/image" Target="media/image28.wmf"/><Relationship Id="rId73" Type="http://schemas.openxmlformats.org/officeDocument/2006/relationships/image" Target="media/image32.emf"/><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hyperlink" Target="https://es.wikipedia.org/wiki/GIF" TargetMode="External"/><Relationship Id="rId94" Type="http://schemas.openxmlformats.org/officeDocument/2006/relationships/hyperlink" Target="https://es.wikipedia.org/wiki/XML" TargetMode="External"/><Relationship Id="rId99" Type="http://schemas.openxmlformats.org/officeDocument/2006/relationships/hyperlink" Target="https://es.wikipedia.org/wiki/Google_Maps" TargetMode="External"/><Relationship Id="rId101" Type="http://schemas.openxmlformats.org/officeDocument/2006/relationships/hyperlink" Target="https://es.wikipedia.org/wiki/Metadato"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hyperlink" Target="http://www.opengis.net/spec/WCS_service-model_scaling+interpolation/1.0/conf/scaling+interpolation" TargetMode="External"/><Relationship Id="rId39" Type="http://schemas.openxmlformats.org/officeDocument/2006/relationships/oleObject" Target="embeddings/oleObject6.bin"/><Relationship Id="rId109" Type="http://schemas.openxmlformats.org/officeDocument/2006/relationships/image" Target="media/image45.gif"/><Relationship Id="rId34" Type="http://schemas.openxmlformats.org/officeDocument/2006/relationships/image" Target="media/image10.emf"/><Relationship Id="rId50" Type="http://schemas.openxmlformats.org/officeDocument/2006/relationships/image" Target="media/image18.wmf"/><Relationship Id="rId55" Type="http://schemas.openxmlformats.org/officeDocument/2006/relationships/oleObject" Target="embeddings/oleObject13.bin"/><Relationship Id="rId76" Type="http://schemas.openxmlformats.org/officeDocument/2006/relationships/oleObject" Target="embeddings/oleObject22.bin"/><Relationship Id="rId97" Type="http://schemas.openxmlformats.org/officeDocument/2006/relationships/hyperlink" Target="https://es.wikipedia.org/wiki/World_Wide_Web" TargetMode="External"/><Relationship Id="rId104"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hyperlink" Target="https://es.wikipedia.org/wiki/WM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9AAF1487-0DB4-487B-8EF4-652F1BFB5A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1</Pages>
  <Words>15180</Words>
  <Characters>83492</Characters>
  <Application>Microsoft Office Word</Application>
  <DocSecurity>0</DocSecurity>
  <Lines>695</Lines>
  <Paragraphs>19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8476</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122</cp:revision>
  <cp:lastPrinted>2016-06-20T15:34:00Z</cp:lastPrinted>
  <dcterms:created xsi:type="dcterms:W3CDTF">2016-06-18T19:27:00Z</dcterms:created>
  <dcterms:modified xsi:type="dcterms:W3CDTF">2016-06-20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csl.mendeley.com/styles/471828661/ieee-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71828661/ieee-2</vt:lpwstr>
  </property>
  <property fmtid="{D5CDD505-2E9C-101B-9397-08002B2CF9AE}" pid="20" name="Mendeley Recent Style Name 7_1">
    <vt:lpwstr>IEEE-2</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